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E0077F" w:rsidRDefault="005B580D" w:rsidP="007C69D4">
      <w:pPr>
        <w:pStyle w:val="Default"/>
        <w:rPr>
          <w:lang w:val="en-US"/>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BRNO 202</w:t>
      </w:r>
      <w:r w:rsidR="00DC6A60">
        <w:rPr>
          <w:b/>
          <w:bCs/>
          <w:sz w:val="28"/>
          <w:szCs w:val="28"/>
        </w:rPr>
        <w:t>?</w:t>
      </w:r>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Tato práce se zabývá..</w:t>
      </w:r>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Bachelor thesis</w:t>
      </w:r>
      <w:r w:rsidR="001D4061">
        <w:rPr>
          <w:lang w:val="en-US"/>
        </w:rPr>
        <w:t>..</w:t>
      </w:r>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zprávy:  </w:t>
      </w:r>
      <w:r w:rsidRPr="00774419">
        <w:rPr>
          <w:rFonts w:eastAsia="Times New Roman" w:cs="Times New Roman"/>
          <w:sz w:val="24"/>
          <w:szCs w:val="24"/>
          <w:lang w:eastAsia="cs-CZ"/>
        </w:rPr>
        <w:tab/>
      </w:r>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BUTCHER, P. W. S., JOHN, N. W., RITSOS, P. D. (2021): VRIA: A Web-</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3D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Vedoucí bakalářské 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9C7ECC" w:rsidRDefault="006A1F68">
      <w:pPr>
        <w:pStyle w:val="Heading2"/>
        <w:rPr>
          <w:highlight w:val="yellow"/>
        </w:rPr>
      </w:pPr>
      <w:bookmarkStart w:id="4" w:name="_Toc71984845"/>
      <w:bookmarkStart w:id="5" w:name="_Toc72672081"/>
      <w:bookmarkStart w:id="6" w:name="_Toc106476065"/>
      <w:bookmarkStart w:id="7" w:name="_Toc106476106"/>
      <w:r w:rsidRPr="009C7ECC">
        <w:rPr>
          <w:highlight w:val="yellow"/>
        </w:rPr>
        <w:t>Cíle práce</w:t>
      </w:r>
      <w:bookmarkEnd w:id="4"/>
      <w:bookmarkEnd w:id="5"/>
      <w:bookmarkEnd w:id="6"/>
      <w:bookmarkEnd w:id="7"/>
    </w:p>
    <w:p w14:paraId="220CD208" w14:textId="52326567" w:rsidR="00E33F0C" w:rsidRPr="009C7ECC" w:rsidRDefault="00EA580B" w:rsidP="00E33F0C">
      <w:pPr>
        <w:rPr>
          <w:highlight w:val="yellow"/>
          <w:lang w:eastAsia="cs-CZ"/>
        </w:rPr>
      </w:pPr>
      <w:r w:rsidRPr="009C7ECC">
        <w:rPr>
          <w:highlight w:val="yellow"/>
          <w:lang w:eastAsia="cs-CZ"/>
        </w:rPr>
        <w:t xml:space="preserve">Hlavním cílem této práce je vytvoření a následná </w:t>
      </w:r>
      <w:r w:rsidR="00E33F0C" w:rsidRPr="009C7ECC">
        <w:rPr>
          <w:highlight w:val="yellow"/>
          <w:lang w:eastAsia="cs-CZ"/>
        </w:rPr>
        <w:t xml:space="preserve">uživatelská </w:t>
      </w:r>
      <w:r w:rsidRPr="009C7ECC">
        <w:rPr>
          <w:highlight w:val="yellow"/>
          <w:lang w:eastAsia="cs-CZ"/>
        </w:rPr>
        <w:t xml:space="preserve">evaluace </w:t>
      </w:r>
      <w:r w:rsidR="00BC4F54" w:rsidRPr="009C7ECC">
        <w:rPr>
          <w:highlight w:val="yellow"/>
          <w:lang w:eastAsia="cs-CZ"/>
        </w:rPr>
        <w:t xml:space="preserve">funkcionality </w:t>
      </w:r>
      <w:r w:rsidRPr="009C7ECC">
        <w:rPr>
          <w:highlight w:val="yellow"/>
          <w:lang w:eastAsia="cs-CZ"/>
        </w:rPr>
        <w:t>webové aplikace využívající prostředků virtuální reality</w:t>
      </w:r>
      <w:r w:rsidR="00E2457D" w:rsidRPr="009C7ECC">
        <w:rPr>
          <w:highlight w:val="yellow"/>
          <w:lang w:eastAsia="cs-CZ"/>
        </w:rPr>
        <w:t xml:space="preserve">, jakožto nástroje k prezentaci geografických dat. Sekundárním cílem práce je analýza a následné zhodnocení soudobých </w:t>
      </w:r>
      <w:r w:rsidR="00E33F0C" w:rsidRPr="009C7ECC">
        <w:rPr>
          <w:highlight w:val="yellow"/>
          <w:lang w:eastAsia="cs-CZ"/>
        </w:rPr>
        <w:t>technologií,</w:t>
      </w:r>
      <w:r w:rsidR="00E2457D" w:rsidRPr="009C7ECC">
        <w:rPr>
          <w:highlight w:val="yellow"/>
          <w:lang w:eastAsia="cs-CZ"/>
        </w:rPr>
        <w:t xml:space="preserve"> </w:t>
      </w:r>
      <w:r w:rsidR="00E33F0C" w:rsidRPr="009C7ECC">
        <w:rPr>
          <w:highlight w:val="yellow"/>
          <w:lang w:eastAsia="cs-CZ"/>
        </w:rPr>
        <w:t>a to jak hardwarových (HMD, mobilní telefony, stolní počítače) tak softwarových (webové prohlížeče, knihovny, frameworky)</w:t>
      </w:r>
      <w:r w:rsidR="008E1886" w:rsidRPr="009C7ECC">
        <w:rPr>
          <w:highlight w:val="yellow"/>
          <w:lang w:eastAsia="cs-CZ"/>
        </w:rPr>
        <w:t xml:space="preserve"> a jejich propojení</w:t>
      </w:r>
      <w:r w:rsidR="00E33F0C" w:rsidRPr="009C7ECC">
        <w:rPr>
          <w:highlight w:val="yellow"/>
          <w:lang w:eastAsia="cs-CZ"/>
        </w:rPr>
        <w:t xml:space="preserve">, </w:t>
      </w:r>
      <w:r w:rsidR="00E2457D" w:rsidRPr="009C7ECC">
        <w:rPr>
          <w:highlight w:val="yellow"/>
          <w:lang w:eastAsia="cs-CZ"/>
        </w:rPr>
        <w:t xml:space="preserve">umožňujících tvorbu virtuálních prostředí </w:t>
      </w:r>
      <w:r w:rsidR="00190CD2" w:rsidRPr="009C7ECC">
        <w:rPr>
          <w:highlight w:val="yellow"/>
          <w:lang w:eastAsia="cs-CZ"/>
        </w:rPr>
        <w:t xml:space="preserve">s geografickou konotací </w:t>
      </w:r>
      <w:r w:rsidR="00E2457D" w:rsidRPr="009C7ECC">
        <w:rPr>
          <w:highlight w:val="yellow"/>
          <w:lang w:eastAsia="cs-CZ"/>
        </w:rPr>
        <w:t>v rámci web</w:t>
      </w:r>
      <w:r w:rsidR="00190CD2" w:rsidRPr="009C7ECC">
        <w:rPr>
          <w:highlight w:val="yellow"/>
          <w:lang w:eastAsia="cs-CZ"/>
        </w:rPr>
        <w:t xml:space="preserve">ového prostředí. Mimo výslednou vizualizační aplikaci </w:t>
      </w:r>
      <w:r w:rsidR="00E33F0C" w:rsidRPr="009C7ECC">
        <w:rPr>
          <w:highlight w:val="yellow"/>
          <w:lang w:eastAsia="cs-CZ"/>
        </w:rPr>
        <w:t xml:space="preserve">by výstupem práce </w:t>
      </w:r>
      <w:r w:rsidR="00FD35D9" w:rsidRPr="009C7ECC">
        <w:rPr>
          <w:color w:val="000000" w:themeColor="text1"/>
          <w:highlight w:val="yellow"/>
          <w:lang w:eastAsia="cs-CZ"/>
        </w:rPr>
        <w:t>bude</w:t>
      </w:r>
      <w:r w:rsidR="00E33F0C" w:rsidRPr="009C7ECC">
        <w:rPr>
          <w:highlight w:val="yellow"/>
          <w:lang w:eastAsia="cs-CZ"/>
        </w:rPr>
        <w:t xml:space="preserve"> i odborné doporučení, jaké technologie jsou</w:t>
      </w:r>
      <w:r w:rsidR="00FD35D9" w:rsidRPr="009C7ECC">
        <w:rPr>
          <w:highlight w:val="yellow"/>
          <w:lang w:eastAsia="cs-CZ"/>
        </w:rPr>
        <w:t xml:space="preserve"> vhodné</w:t>
      </w:r>
      <w:r w:rsidR="00E33F0C" w:rsidRPr="009C7ECC">
        <w:rPr>
          <w:highlight w:val="yellow"/>
          <w:lang w:eastAsia="cs-CZ"/>
        </w:rPr>
        <w:t xml:space="preserve"> s ohledem na zvolený </w:t>
      </w:r>
      <w:r w:rsidR="00FD35D9" w:rsidRPr="009C7ECC">
        <w:rPr>
          <w:highlight w:val="yellow"/>
          <w:lang w:eastAsia="cs-CZ"/>
        </w:rPr>
        <w:t xml:space="preserve">účel. </w:t>
      </w:r>
    </w:p>
    <w:p w14:paraId="72690BA3" w14:textId="3A8AAF0F" w:rsidR="00FD35D9" w:rsidRPr="009C7ECC" w:rsidRDefault="00FD35D9" w:rsidP="00FD35D9">
      <w:pPr>
        <w:pStyle w:val="Normlnprvnodsazen"/>
        <w:rPr>
          <w:highlight w:val="yellow"/>
        </w:rPr>
      </w:pPr>
      <w:r w:rsidRPr="009C7ECC">
        <w:rPr>
          <w:highlight w:val="yellow"/>
        </w:rPr>
        <w:t>Práce bude rozdělena do dílčích výstupů</w:t>
      </w:r>
    </w:p>
    <w:p w14:paraId="756AA0D2" w14:textId="3501A9D8" w:rsidR="00FD35D9" w:rsidRPr="009C7ECC" w:rsidRDefault="00FD35D9">
      <w:pPr>
        <w:pStyle w:val="Normlnprvnodsazen"/>
        <w:numPr>
          <w:ilvl w:val="0"/>
          <w:numId w:val="2"/>
        </w:numPr>
        <w:rPr>
          <w:highlight w:val="yellow"/>
        </w:rPr>
      </w:pPr>
      <w:r w:rsidRPr="009C7ECC">
        <w:rPr>
          <w:highlight w:val="yellow"/>
        </w:rPr>
        <w:t xml:space="preserve">Popis analýza a porovnání technologií umožňujících publikaci geografických dat na základě konceptů virtuální reality ve webovém prostředí. </w:t>
      </w:r>
    </w:p>
    <w:p w14:paraId="1BDDA3C1" w14:textId="34740A78" w:rsidR="00FD35D9" w:rsidRPr="009C7ECC" w:rsidRDefault="00FD35D9">
      <w:pPr>
        <w:pStyle w:val="Normlnprvnodsazen"/>
        <w:numPr>
          <w:ilvl w:val="0"/>
          <w:numId w:val="2"/>
        </w:numPr>
        <w:rPr>
          <w:highlight w:val="yellow"/>
        </w:rPr>
      </w:pPr>
      <w:r w:rsidRPr="009C7ECC">
        <w:rPr>
          <w:highlight w:val="yellow"/>
        </w:rPr>
        <w:t>Návrh a implementace vizualizace (čeho!!)</w:t>
      </w:r>
    </w:p>
    <w:p w14:paraId="7D4AC112" w14:textId="2847EBC8" w:rsidR="00C00B9F" w:rsidRPr="009C7ECC" w:rsidRDefault="00FD35D9">
      <w:pPr>
        <w:pStyle w:val="Normlnprvnodsazen"/>
        <w:numPr>
          <w:ilvl w:val="0"/>
          <w:numId w:val="2"/>
        </w:numPr>
        <w:rPr>
          <w:highlight w:val="yellow"/>
        </w:rPr>
      </w:pPr>
      <w:r w:rsidRPr="009C7ECC">
        <w:rPr>
          <w:highlight w:val="yellow"/>
        </w:rPr>
        <w:t>Uživatelské testování použitelnosti vytvořené aplikace.</w:t>
      </w:r>
    </w:p>
    <w:p w14:paraId="70C004A1" w14:textId="60D7CF23" w:rsidR="007C3B87" w:rsidRPr="009C7ECC" w:rsidRDefault="001E5873">
      <w:pPr>
        <w:pStyle w:val="Heading3"/>
        <w:rPr>
          <w:highlight w:val="yellow"/>
        </w:rPr>
      </w:pPr>
      <w:bookmarkStart w:id="8" w:name="_Toc72672082"/>
      <w:bookmarkStart w:id="9" w:name="_Toc106476066"/>
      <w:bookmarkStart w:id="10" w:name="_Toc106476107"/>
      <w:r w:rsidRPr="009C7ECC">
        <w:rPr>
          <w:highlight w:val="yellow"/>
        </w:rPr>
        <w:t>Výzkumné otázky</w:t>
      </w:r>
      <w:bookmarkEnd w:id="8"/>
      <w:bookmarkEnd w:id="9"/>
      <w:bookmarkEnd w:id="10"/>
      <w:r w:rsidR="00B8782B" w:rsidRPr="009C7ECC">
        <w:rPr>
          <w:highlight w:val="yellow"/>
        </w:rPr>
        <w:t xml:space="preserve"> </w:t>
      </w:r>
    </w:p>
    <w:p w14:paraId="4A6373C9" w14:textId="16CA73AD" w:rsidR="00190CD2" w:rsidRPr="009C7ECC" w:rsidRDefault="00190CD2" w:rsidP="00190CD2">
      <w:pPr>
        <w:rPr>
          <w:color w:val="FF0000"/>
          <w:highlight w:val="yellow"/>
        </w:rPr>
      </w:pPr>
      <w:r w:rsidRPr="009C7ECC">
        <w:rPr>
          <w:color w:val="FF0000"/>
          <w:highlight w:val="yellow"/>
        </w:rPr>
        <w:t>#TODO – jak správně formulovat</w:t>
      </w:r>
    </w:p>
    <w:p w14:paraId="6FC47542" w14:textId="0A9C15EC" w:rsidR="00190CD2" w:rsidRPr="009C7ECC" w:rsidRDefault="00E33F0C" w:rsidP="00190CD2">
      <w:pPr>
        <w:pStyle w:val="Normlnprvnodsazen"/>
        <w:ind w:firstLine="0"/>
        <w:rPr>
          <w:highlight w:val="yellow"/>
          <w:lang w:eastAsia="en-US"/>
        </w:rPr>
      </w:pPr>
      <w:r w:rsidRPr="009C7ECC">
        <w:rPr>
          <w:highlight w:val="yellow"/>
          <w:lang w:eastAsia="en-US"/>
        </w:rPr>
        <w:t>Je vir</w:t>
      </w:r>
      <w:r w:rsidR="00CA385D" w:rsidRPr="009C7ECC">
        <w:rPr>
          <w:highlight w:val="yellow"/>
          <w:lang w:eastAsia="en-US"/>
        </w:rPr>
        <w:t xml:space="preserve">tuální realita ve webovém prostředí vhodným prostředkem pro prezentaci geografických dat? </w:t>
      </w:r>
    </w:p>
    <w:p w14:paraId="40938E22" w14:textId="4EC3DDD3" w:rsidR="004278FB" w:rsidRPr="009C7ECC" w:rsidRDefault="00CA385D" w:rsidP="00190CD2">
      <w:pPr>
        <w:pStyle w:val="Normlnprvnodsazen"/>
        <w:ind w:firstLine="0"/>
        <w:rPr>
          <w:highlight w:val="yellow"/>
          <w:lang w:eastAsia="en-US"/>
        </w:rPr>
      </w:pPr>
      <w:r w:rsidRPr="009C7ECC">
        <w:rPr>
          <w:highlight w:val="yellow"/>
          <w:lang w:eastAsia="en-US"/>
        </w:rPr>
        <w:t xml:space="preserve">Jsou současné technologie umožňující tvorbu virtuální reality ve webovém prostředí vhodné pro </w:t>
      </w:r>
      <w:r w:rsidR="00D33C5B" w:rsidRPr="009C7ECC">
        <w:rPr>
          <w:highlight w:val="yellow"/>
          <w:lang w:eastAsia="en-US"/>
        </w:rPr>
        <w:t>prezentaci</w:t>
      </w:r>
      <w:r w:rsidRPr="009C7ECC">
        <w:rPr>
          <w:highlight w:val="yellow"/>
          <w:lang w:eastAsia="en-US"/>
        </w:rPr>
        <w:t xml:space="preserve"> geografických dat?</w:t>
      </w:r>
    </w:p>
    <w:p w14:paraId="4B21B654" w14:textId="7D6DB3D0" w:rsidR="004278FB" w:rsidRPr="009C7ECC" w:rsidRDefault="004278FB" w:rsidP="004278FB">
      <w:pPr>
        <w:pStyle w:val="Normlnprvnodsazen"/>
        <w:numPr>
          <w:ilvl w:val="0"/>
          <w:numId w:val="7"/>
        </w:numPr>
        <w:rPr>
          <w:highlight w:val="yellow"/>
          <w:lang w:eastAsia="en-US"/>
        </w:rPr>
      </w:pPr>
      <w:r w:rsidRPr="009C7ECC">
        <w:rPr>
          <w:highlight w:val="yellow"/>
          <w:lang w:eastAsia="en-US"/>
        </w:rPr>
        <w:t xml:space="preserve">Jak dostat klasická </w:t>
      </w:r>
      <w:proofErr w:type="spellStart"/>
      <w:r w:rsidRPr="009C7ECC">
        <w:rPr>
          <w:highlight w:val="yellow"/>
          <w:lang w:eastAsia="en-US"/>
        </w:rPr>
        <w:t>geo</w:t>
      </w:r>
      <w:proofErr w:type="spellEnd"/>
      <w:r w:rsidRPr="009C7ECC">
        <w:rPr>
          <w:highlight w:val="yellow"/>
          <w:lang w:eastAsia="en-US"/>
        </w:rPr>
        <w:t xml:space="preserve"> data do VR prostředí</w:t>
      </w:r>
    </w:p>
    <w:p w14:paraId="30FFA2F0" w14:textId="033F401D" w:rsidR="004278FB" w:rsidRPr="009C7ECC" w:rsidRDefault="004278FB" w:rsidP="004278FB">
      <w:pPr>
        <w:pStyle w:val="Normlnprvnodsazen"/>
        <w:numPr>
          <w:ilvl w:val="1"/>
          <w:numId w:val="7"/>
        </w:numPr>
        <w:rPr>
          <w:highlight w:val="yellow"/>
          <w:lang w:eastAsia="en-US"/>
        </w:rPr>
      </w:pPr>
      <w:r w:rsidRPr="009C7ECC">
        <w:rPr>
          <w:highlight w:val="yellow"/>
          <w:lang w:eastAsia="en-US"/>
        </w:rPr>
        <w:t xml:space="preserve">Jaká jsou klasická </w:t>
      </w:r>
      <w:proofErr w:type="spellStart"/>
      <w:r w:rsidRPr="009C7ECC">
        <w:rPr>
          <w:highlight w:val="yellow"/>
          <w:lang w:eastAsia="en-US"/>
        </w:rPr>
        <w:t>geo</w:t>
      </w:r>
      <w:proofErr w:type="spellEnd"/>
      <w:r w:rsidRPr="009C7ECC">
        <w:rPr>
          <w:highlight w:val="yellow"/>
          <w:lang w:eastAsia="en-US"/>
        </w:rPr>
        <w:t xml:space="preserve"> data</w:t>
      </w:r>
    </w:p>
    <w:p w14:paraId="74983084" w14:textId="3970A1E5" w:rsidR="004278FB" w:rsidRPr="009C7ECC" w:rsidRDefault="004278FB" w:rsidP="004278FB">
      <w:pPr>
        <w:pStyle w:val="Normlnprvnodsazen"/>
        <w:numPr>
          <w:ilvl w:val="1"/>
          <w:numId w:val="7"/>
        </w:numPr>
        <w:rPr>
          <w:highlight w:val="yellow"/>
          <w:lang w:eastAsia="en-US"/>
        </w:rPr>
      </w:pPr>
      <w:r w:rsidRPr="009C7ECC">
        <w:rPr>
          <w:highlight w:val="yellow"/>
          <w:lang w:eastAsia="en-US"/>
        </w:rPr>
        <w:t>Jak dostat tato prostředí na web</w:t>
      </w:r>
    </w:p>
    <w:p w14:paraId="11164517" w14:textId="25E834CE" w:rsidR="004278FB" w:rsidRPr="009C7ECC" w:rsidRDefault="004278FB" w:rsidP="004278FB">
      <w:pPr>
        <w:pStyle w:val="Normlnprvnodsazen"/>
        <w:numPr>
          <w:ilvl w:val="2"/>
          <w:numId w:val="7"/>
        </w:numPr>
        <w:rPr>
          <w:highlight w:val="yellow"/>
          <w:lang w:eastAsia="en-US"/>
        </w:rPr>
      </w:pPr>
      <w:r w:rsidRPr="009C7ECC">
        <w:rPr>
          <w:highlight w:val="yellow"/>
          <w:lang w:eastAsia="en-US"/>
        </w:rPr>
        <w:t>Jaké jsou technologie</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Pr="009C7ECC" w:rsidRDefault="001D4061">
      <w:pPr>
        <w:pStyle w:val="Heading1"/>
        <w:rPr>
          <w:highlight w:val="yellow"/>
        </w:rPr>
      </w:pPr>
      <w:r w:rsidRPr="009C7ECC">
        <w:rPr>
          <w:highlight w:val="yellow"/>
        </w:rPr>
        <w:lastRenderedPageBreak/>
        <w:t>Metodika</w:t>
      </w:r>
      <w:r w:rsidR="0052704B" w:rsidRPr="009C7ECC">
        <w:rPr>
          <w:highlight w:val="yellow"/>
        </w:rPr>
        <w:t xml:space="preserve"> </w:t>
      </w:r>
    </w:p>
    <w:p w14:paraId="259F9C9F" w14:textId="5E7D0572" w:rsidR="00BF3D2F" w:rsidRPr="009C7ECC" w:rsidRDefault="00BF3D2F" w:rsidP="00BF3D2F">
      <w:pPr>
        <w:rPr>
          <w:highlight w:val="yellow"/>
        </w:rPr>
      </w:pPr>
      <w:r w:rsidRPr="009C7ECC">
        <w:rPr>
          <w:highlight w:val="yellow"/>
        </w:rPr>
        <w:t>Vlastní vizualizace bude vytvořena na základě podrobného průzkumu technologií v kontextu geografické vizualizace. Není možné vytvořit funkční mapu / vizualizac</w:t>
      </w:r>
      <w:r w:rsidR="00E25771" w:rsidRPr="009C7ECC">
        <w:rPr>
          <w:highlight w:val="yellow"/>
        </w:rPr>
        <w:t>i</w:t>
      </w:r>
      <w:r w:rsidRPr="009C7ECC">
        <w:rPr>
          <w:highlight w:val="yellow"/>
        </w:rPr>
        <w:t xml:space="preserve"> / aplikaci, bez důkladného promyšlení příčin, které předurčují splnění účelu dané práce </w:t>
      </w:r>
      <w:r w:rsidRPr="009C7ECC">
        <w:rPr>
          <w:highlight w:val="yellow"/>
        </w:rPr>
        <w:fldChar w:fldCharType="begin"/>
      </w:r>
      <w:r w:rsidR="0014392A">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9C7ECC">
        <w:rPr>
          <w:highlight w:val="yellow"/>
        </w:rPr>
        <w:fldChar w:fldCharType="separate"/>
      </w:r>
      <w:r w:rsidRPr="009C7ECC">
        <w:rPr>
          <w:highlight w:val="yellow"/>
        </w:rPr>
        <w:t>(Sterba et al. 2015)</w:t>
      </w:r>
      <w:r w:rsidRPr="009C7ECC">
        <w:rPr>
          <w:highlight w:val="yellow"/>
        </w:rPr>
        <w:fldChar w:fldCharType="end"/>
      </w:r>
      <w:r w:rsidRPr="009C7ECC">
        <w:rPr>
          <w:highlight w:val="yellow"/>
        </w:rPr>
        <w:t>. Z tohoto důvodu je nutné identifkovat geoprostorová témata pro která je vhodné využit vizualizace v rámci virtuální reality. Na základě těchto témat je nutné určit, jaká využívají geografická data a jaké dopady mají formy</w:t>
      </w:r>
      <w:r w:rsidR="00E25771" w:rsidRPr="009C7ECC">
        <w:rPr>
          <w:rStyle w:val="FootnoteReference"/>
          <w:highlight w:val="yellow"/>
        </w:rPr>
        <w:footnoteReference w:id="1"/>
      </w:r>
      <w:r w:rsidRPr="009C7ECC">
        <w:rPr>
          <w:highlight w:val="yellow"/>
        </w:rPr>
        <w:t xml:space="preserve"> těchto dat na volbu postupů a technologií při jejich vizualizaci.</w:t>
      </w:r>
      <w:r w:rsidR="00E25771" w:rsidRPr="009C7ECC">
        <w:rPr>
          <w:highlight w:val="yellow"/>
        </w:rPr>
        <w:t xml:space="preserve"> Právě tyto prerekvizity a další specifické jako je aktuálnost, standardizace otevřenost aj. je nutné mít na paměti při analýze a následném výběru technologií pro vizualizaci. Za účelem úspěšného vývoje aplikace byla vytvořena sada požadavků a omezení.</w:t>
      </w:r>
      <w:r w:rsidR="00F47291" w:rsidRPr="009C7ECC">
        <w:rPr>
          <w:highlight w:val="yellow"/>
        </w:rPr>
        <w:t xml:space="preserve"> </w:t>
      </w:r>
    </w:p>
    <w:p w14:paraId="156A2F27" w14:textId="77777777" w:rsidR="00BF3D2F" w:rsidRPr="009C7ECC" w:rsidRDefault="00BF3D2F" w:rsidP="00BF3D2F">
      <w:pPr>
        <w:rPr>
          <w:highlight w:val="yellow"/>
          <w:lang w:eastAsia="cs-CZ"/>
        </w:rPr>
      </w:pPr>
    </w:p>
    <w:p w14:paraId="2C86CB2C" w14:textId="3FCD5CC9" w:rsidR="0052704B" w:rsidRDefault="0052704B" w:rsidP="0052704B">
      <w:pPr>
        <w:rPr>
          <w:lang w:eastAsia="cs-CZ"/>
        </w:rPr>
      </w:pPr>
      <w:r w:rsidRPr="009C7ECC">
        <w:rPr>
          <w:highlight w:val="yellow"/>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33244981"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14392A">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314775">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QhuBNN3u/uR8BzaOg","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14392A">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14392A">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14392A">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468600AF"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14392A">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66045E82"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14392A">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14392A">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14392A">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14392A">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14392A">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14392A">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6B1E29DD"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14392A">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14392A">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14392A">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14392A">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14392A">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247842E2"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14392A">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14392A">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14392A">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r w:rsidR="004278FB">
        <w:t xml:space="preserve"> </w:t>
      </w:r>
      <w:r w:rsidR="004278FB" w:rsidRPr="004278FB">
        <w:rPr>
          <w:highlight w:val="yellow"/>
        </w:rPr>
        <w:t>#TODO – víc</w:t>
      </w:r>
    </w:p>
    <w:p w14:paraId="5B73E8F3" w14:textId="5AEC4234"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14392A">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14392A">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14392A">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14392A">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14392A">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6B05E9">
        <w:rPr>
          <w:lang w:eastAsia="en-US"/>
        </w:rPr>
        <w:t xml:space="preserve">3D webové vizualizace </w:t>
      </w:r>
      <w:r w:rsidR="006B05E9">
        <w:rPr>
          <w:lang w:eastAsia="en-US"/>
        </w:rPr>
        <w:lastRenderedPageBreak/>
        <w:t xml:space="preserve">seismických hazardů infrastruktury využívají  </w:t>
      </w:r>
      <w:r w:rsidR="006B05E9">
        <w:rPr>
          <w:lang w:eastAsia="en-US"/>
        </w:rPr>
        <w:fldChar w:fldCharType="begin"/>
      </w:r>
      <w:r w:rsidR="0014392A">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Pr>
          <w:lang w:eastAsia="en-US"/>
        </w:rPr>
        <w:fldChar w:fldCharType="separate"/>
      </w:r>
      <w:r w:rsidR="006B05E9" w:rsidRPr="006B05E9">
        <w:t>(Mazzei, Quaroni 2022)</w:t>
      </w:r>
      <w:r w:rsidR="006B05E9">
        <w:rPr>
          <w:lang w:eastAsia="en-US"/>
        </w:rPr>
        <w:fldChar w:fldCharType="end"/>
      </w:r>
      <w:r w:rsidR="006B05E9">
        <w:rPr>
          <w:lang w:eastAsia="en-US"/>
        </w:rPr>
        <w:t>.</w:t>
      </w:r>
      <w:r w:rsidR="00CF2502" w:rsidRPr="004278FB">
        <w:rPr>
          <w:highlight w:val="yellow"/>
          <w:lang w:eastAsia="en-US"/>
        </w:rPr>
        <w:t xml:space="preserve">– </w:t>
      </w:r>
      <w:r w:rsidR="00CF2502" w:rsidRPr="004278FB">
        <w:rPr>
          <w:color w:val="FF0000"/>
          <w:highlight w:val="yellow"/>
          <w:lang w:eastAsia="en-US"/>
        </w:rPr>
        <w:t>Dodělat až bude větší přehled – vybrat jen relevantní !!</w:t>
      </w:r>
    </w:p>
    <w:p w14:paraId="47ACD443" w14:textId="26D0BDDB" w:rsidR="00353294" w:rsidRDefault="008A172B" w:rsidP="00267EE8">
      <w:pPr>
        <w:pStyle w:val="Normlnprvnodsazen"/>
        <w:divId w:val="1117915535"/>
        <w:rPr>
          <w:lang w:eastAsia="en-US"/>
        </w:rPr>
      </w:pPr>
      <w:r>
        <w:rPr>
          <w:lang w:eastAsia="en-US"/>
        </w:rPr>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14392A">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w:t>
      </w:r>
    </w:p>
    <w:p w14:paraId="07BBBF25" w14:textId="6F51EBDA" w:rsidR="00267EE8" w:rsidRPr="00271086" w:rsidRDefault="00271086" w:rsidP="00271086">
      <w:pPr>
        <w:pStyle w:val="Normlnprvnodsazen"/>
        <w:divId w:val="1117915535"/>
      </w:pPr>
      <w:r>
        <w:t xml:space="preserve">Virtuální prostředí v kontextu geografie jsou často zmiňována i v oblasti výuky. Vývoj systému pro sběr a </w:t>
      </w:r>
      <w:proofErr w:type="spellStart"/>
      <w:r>
        <w:t>goevizualizaci</w:t>
      </w:r>
      <w:proofErr w:type="spellEnd"/>
      <w:r>
        <w:t xml:space="preserve"> dat v rámci virtuální reality představuje </w:t>
      </w:r>
      <w:r>
        <w:fldChar w:fldCharType="begin"/>
      </w:r>
      <w:r>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fldChar w:fldCharType="separate"/>
      </w:r>
      <w:r w:rsidRPr="00271086">
        <w:t>(Bernardes et al. 2018)</w:t>
      </w:r>
      <w:r>
        <w:fldChar w:fldCharType="end"/>
      </w:r>
      <w:r>
        <w:t xml:space="preserve">. </w:t>
      </w:r>
      <w:proofErr w:type="spellStart"/>
      <w:r w:rsidR="00B12CF6">
        <w:t>Geovizualizace</w:t>
      </w:r>
      <w:proofErr w:type="spellEnd"/>
      <w:r w:rsidR="00B12CF6">
        <w:t xml:space="preserve"> v rámci tohoto výzkumu spočívala ve vytvoření virtuálních prostředí univerzitního kampusu pomocí herních </w:t>
      </w:r>
      <w:proofErr w:type="spellStart"/>
      <w:r w:rsidR="00B12CF6">
        <w:t>enginů</w:t>
      </w:r>
      <w:proofErr w:type="spellEnd"/>
      <w:r w:rsidR="00B12CF6">
        <w:t xml:space="preserve"> (Unity, </w:t>
      </w:r>
      <w:proofErr w:type="spellStart"/>
      <w:r w:rsidR="00B12CF6">
        <w:t>Unreal</w:t>
      </w:r>
      <w:proofErr w:type="spellEnd"/>
      <w:r w:rsidR="00B12CF6">
        <w:t xml:space="preserve">). </w:t>
      </w:r>
    </w:p>
    <w:p w14:paraId="4042B2BB" w14:textId="0841957D" w:rsidR="0045592A" w:rsidRDefault="0045592A" w:rsidP="0045592A">
      <w:pPr>
        <w:pStyle w:val="Normlnprvnodsazen"/>
        <w:ind w:firstLine="0"/>
        <w:divId w:val="1117915535"/>
        <w:rPr>
          <w:lang w:eastAsia="en-US"/>
        </w:rPr>
      </w:pPr>
      <w:r w:rsidRPr="0045592A">
        <w:rPr>
          <w:highlight w:val="yellow"/>
          <w:lang w:val="en-US" w:eastAsia="en-US"/>
        </w:rPr>
        <w:t xml:space="preserve">#TODO </w:t>
      </w:r>
      <w:r w:rsidRPr="0045592A">
        <w:rPr>
          <w:highlight w:val="yellow"/>
          <w:lang w:eastAsia="en-US"/>
        </w:rPr>
        <w:t>Tematická kartografie?</w:t>
      </w:r>
    </w:p>
    <w:p w14:paraId="239B3D05" w14:textId="6CEFA2BA"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1392EF35" w:rsidR="004F5876" w:rsidRPr="0064029B" w:rsidRDefault="00C00B9F">
      <w:pPr>
        <w:pStyle w:val="Heading1"/>
      </w:pPr>
      <w:r w:rsidRPr="00C00B9F">
        <w:lastRenderedPageBreak/>
        <w:t>Teoretické</w:t>
      </w:r>
      <w:r>
        <w:t xml:space="preserve"> základy</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7A8A3B69"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sidR="0014392A">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311893D6" w14:textId="19A4FD0B" w:rsidR="00E7237C" w:rsidRDefault="00E7237C" w:rsidP="00E7237C">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14392A">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415944B1" w:rsidR="00471E68" w:rsidRDefault="00471E68" w:rsidP="00471E68">
      <w:pPr>
        <w:pStyle w:val="Normlnprvnodsazen"/>
      </w:pPr>
      <w:r w:rsidRPr="00E230EE">
        <w:t xml:space="preserve">V oblasti kartografie pak </w:t>
      </w:r>
      <w:r w:rsidR="005F3570" w:rsidRPr="00E230EE">
        <w:t>virtuální</w:t>
      </w:r>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14392A">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416836DB" w:rsidR="00D36A82" w:rsidRPr="00E230EE" w:rsidRDefault="00602CE4" w:rsidP="00E230EE">
      <w:pPr>
        <w:pStyle w:val="Normlnprvnodsazen"/>
      </w:pPr>
      <w:r w:rsidRPr="00E230EE">
        <w:rPr>
          <w:b/>
          <w:bCs/>
        </w:rPr>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r w:rsidR="0047600E" w:rsidRPr="0047600E">
        <w:rPr>
          <w:i/>
          <w:iCs/>
          <w:lang w:val="en-US"/>
        </w:rPr>
        <w:t>Awareness</w:t>
      </w:r>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w:t>
      </w:r>
      <w:r w:rsidR="0001411B">
        <w:lastRenderedPageBreak/>
        <w:t>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liší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14392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17BCA4D" w14:textId="758F2DFB" w:rsidR="00574ABF" w:rsidRDefault="00D36A82" w:rsidP="00574ABF">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14392A">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Na konkrétní definice se názory napříč literaturou různí</w:t>
      </w:r>
      <w:r w:rsidR="00574ABF">
        <w:t xml:space="preserve"> </w:t>
      </w:r>
      <w:r w:rsidR="00574ABF">
        <w:fldChar w:fldCharType="begin"/>
      </w:r>
      <w:r w:rsidR="0014392A">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fldChar w:fldCharType="separate"/>
      </w:r>
      <w:r w:rsidR="00574ABF" w:rsidRPr="00574ABF">
        <w:rPr>
          <w:rFonts w:cs="Times New Roman"/>
          <w:szCs w:val="24"/>
        </w:rPr>
        <w:t>(Çöltekin et al. 2020b)</w:t>
      </w:r>
      <w:r w:rsidR="00574ABF">
        <w:fldChar w:fldCharType="end"/>
      </w:r>
      <w:r w:rsidR="00353294">
        <w:t xml:space="preserve">.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109F9090" w:rsidR="007B2588"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viz. </w:t>
      </w:r>
      <w:proofErr w:type="spellStart"/>
      <w:r w:rsidRPr="00F566A2">
        <w:rPr>
          <w:highlight w:val="yellow"/>
        </w:rPr>
        <w:t>pozdějí</w:t>
      </w:r>
      <w:proofErr w:type="spellEnd"/>
      <w:r>
        <w:t>),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E230EE">
        <w:t xml:space="preserve">(viz. </w:t>
      </w:r>
      <w:r w:rsidRPr="00C22B58">
        <w:rPr>
          <w:highlight w:val="yellow"/>
        </w:rPr>
        <w:t>později</w:t>
      </w:r>
      <w:r w:rsidRPr="00E230EE">
        <w:t>).</w:t>
      </w:r>
      <w:r>
        <w:t xml:space="preserve"> </w:t>
      </w:r>
      <w:r w:rsidR="00C45383">
        <w:t>Problematiku XR v </w:t>
      </w:r>
      <w:proofErr w:type="spellStart"/>
      <w:r w:rsidR="00C45383">
        <w:t>geoinformatické</w:t>
      </w:r>
      <w:proofErr w:type="spellEnd"/>
      <w:r w:rsidR="00C45383">
        <w:t xml:space="preserve"> vědě rozebírá </w:t>
      </w:r>
      <w:r w:rsidR="00C45383">
        <w:fldChar w:fldCharType="begin"/>
      </w:r>
      <w:r w:rsidR="0014392A">
        <w:instrText xml:space="preserve"> ADDIN ZOTERO_ITEM CSL_CITATION {"citationID":"yl3m3Drc","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w:t>
      </w:r>
      <w:proofErr w:type="spellStart"/>
      <w:r w:rsidR="00C45383" w:rsidRPr="00C45383">
        <w:rPr>
          <w:rFonts w:cs="Times New Roman"/>
          <w:szCs w:val="24"/>
        </w:rPr>
        <w:t>Çöltekin</w:t>
      </w:r>
      <w:proofErr w:type="spellEnd"/>
      <w:r w:rsidR="00C45383" w:rsidRPr="00C45383">
        <w:rPr>
          <w:rFonts w:cs="Times New Roman"/>
          <w:szCs w:val="24"/>
        </w:rPr>
        <w:t xml:space="preserve"> et al. 2020b)</w:t>
      </w:r>
      <w:r w:rsidR="00C45383">
        <w:fldChar w:fldCharType="end"/>
      </w:r>
      <w:r w:rsidR="00C45383">
        <w:t xml:space="preserve">. </w:t>
      </w:r>
    </w:p>
    <w:p w14:paraId="51F08F94" w14:textId="79280566" w:rsidR="007B2588" w:rsidRDefault="007B2588" w:rsidP="00E230EE">
      <w:pPr>
        <w:pStyle w:val="Normlnprvnodsazen"/>
        <w:ind w:firstLine="0"/>
        <w:rPr>
          <w:lang w:val="en-US"/>
        </w:rPr>
      </w:pPr>
      <w:r w:rsidRPr="00E45C45">
        <w:rPr>
          <w:highlight w:val="yellow"/>
          <w:lang w:val="en-US"/>
        </w:rPr>
        <w:fldChar w:fldCharType="begin"/>
      </w:r>
      <w:r w:rsidR="0014392A">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rPr>
        <w:fldChar w:fldCharType="separate"/>
      </w:r>
      <w:r w:rsidRPr="00E45C45">
        <w:rPr>
          <w:highlight w:val="yellow"/>
        </w:rPr>
        <w:t>(Sherman, Craig 2019; Milgram, Kishino 1994; Mazuryk, Gervautz 1999)</w:t>
      </w:r>
      <w:r w:rsidRPr="00E45C45">
        <w:rPr>
          <w:highlight w:val="yellow"/>
          <w:lang w:val="en-US"/>
        </w:rPr>
        <w:fldChar w:fldCharType="end"/>
      </w:r>
      <w:r w:rsidRPr="00E45C45">
        <w:rPr>
          <w:highlight w:val="yellow"/>
          <w:lang w:val="en-US"/>
        </w:rPr>
        <w:t>.</w:t>
      </w:r>
    </w:p>
    <w:p w14:paraId="0AA711E3" w14:textId="77777777" w:rsidR="00340495" w:rsidRPr="00340495" w:rsidRDefault="00340495" w:rsidP="00340495">
      <w:pPr>
        <w:pStyle w:val="Heading2"/>
        <w:rPr>
          <w:lang w:val="en-US"/>
        </w:rPr>
      </w:pPr>
      <w:r>
        <w:rPr>
          <w:lang w:val="en-US"/>
        </w:rPr>
        <w:t xml:space="preserve">Digital Earth, Metaverse, VGE, </w:t>
      </w:r>
    </w:p>
    <w:p w14:paraId="0F6401D5" w14:textId="4F2396AD" w:rsidR="00340495" w:rsidRDefault="00340495" w:rsidP="00E230EE">
      <w:pPr>
        <w:pStyle w:val="Normlnprvnodsazen"/>
        <w:ind w:firstLine="0"/>
        <w:rPr>
          <w:lang w:val="en-US"/>
        </w:rPr>
      </w:pPr>
      <w:r>
        <w:rPr>
          <w:lang w:val="en-US"/>
        </w:rPr>
        <w:t>Kvarda - VGE</w:t>
      </w:r>
    </w:p>
    <w:p w14:paraId="612FF0AC" w14:textId="088C81DF" w:rsidR="008E2259" w:rsidRDefault="008E2259" w:rsidP="0023580C">
      <w:pPr>
        <w:pStyle w:val="Heading2"/>
      </w:pPr>
      <w:r>
        <w:t xml:space="preserve">Virtuální realita </w:t>
      </w:r>
      <w:r w:rsidR="0023580C">
        <w:t>a mapy jako komunikační médium</w:t>
      </w:r>
    </w:p>
    <w:p w14:paraId="7EE9B17C" w14:textId="75FF7DC0" w:rsidR="00351E30" w:rsidRDefault="001F7D8F" w:rsidP="00351E30">
      <w:r>
        <w:t xml:space="preserve">Virtuální realita je médium, tudíž je možné ji chápat jako formu mezilidské komunikace a dále zkoumat její vztah k dalším formám komunikace </w:t>
      </w:r>
      <w:r>
        <w:fldChar w:fldCharType="begin"/>
      </w:r>
      <w:r w:rsidR="0014392A">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4392A">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14392A">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4392A">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nás ledě</w:t>
      </w:r>
      <w:r w:rsidR="00351E30">
        <w:t xml:space="preserve"> realizuje pomocí technologií příslušící danému médiu, čímž vytváří pro účastníka jedinečný zážitek </w:t>
      </w:r>
      <w:r w:rsidR="00351E30">
        <w:fldChar w:fldCharType="begin"/>
      </w:r>
      <w:r w:rsidR="0014392A">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lastRenderedPageBreak/>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30CCF4DA" w:rsidR="00177BD6" w:rsidRDefault="00177BD6" w:rsidP="00177BD6">
      <w:pPr>
        <w:pStyle w:val="Caption"/>
      </w:pPr>
      <w:r>
        <w:t xml:space="preserve">Obr. </w:t>
      </w:r>
      <w:r>
        <w:fldChar w:fldCharType="begin"/>
      </w:r>
      <w:r>
        <w:instrText xml:space="preserve"> SEQ Obr. \* ARABIC </w:instrText>
      </w:r>
      <w:r>
        <w:fldChar w:fldCharType="separate"/>
      </w:r>
      <w:r w:rsidR="00FD0AFD">
        <w:rPr>
          <w:noProof/>
        </w:rPr>
        <w:t>1</w:t>
      </w:r>
      <w:r>
        <w:fldChar w:fldCharType="end"/>
      </w:r>
      <w:r>
        <w:t xml:space="preserve"> </w:t>
      </w:r>
      <w:r w:rsidR="00C16799">
        <w:t>Základní m</w:t>
      </w:r>
      <w:r>
        <w:t xml:space="preserve">odel komunikace skrze médium.  </w:t>
      </w:r>
      <w:r>
        <w:fldChar w:fldCharType="begin"/>
      </w:r>
      <w:r w:rsidR="0014392A">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6F5E3B9C"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14392A">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6D423FD3" w:rsidR="009774FA" w:rsidRDefault="0023580C" w:rsidP="009774FA">
      <w:pPr>
        <w:pStyle w:val="Normlnprvnodsazen"/>
        <w:rPr>
          <w:lang w:eastAsia="en-US"/>
        </w:rPr>
      </w:pPr>
      <w:r>
        <w:rPr>
          <w:lang w:eastAsia="en-US"/>
        </w:rPr>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sidR="0014392A">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14392A">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w:t>
      </w:r>
      <w:r w:rsidR="007C5CC6">
        <w:rPr>
          <w:lang w:eastAsia="en-US"/>
        </w:rPr>
        <w:t>reality,</w:t>
      </w:r>
      <w:r w:rsidR="004278FB">
        <w:rPr>
          <w:lang w:eastAsia="en-US"/>
        </w:rPr>
        <w:t xml:space="preserve"> popř. virtuálním geografickým prostředím. </w:t>
      </w:r>
    </w:p>
    <w:p w14:paraId="056EAACE" w14:textId="7D7DE672" w:rsidR="003E3DDB" w:rsidRPr="003E3DDB" w:rsidRDefault="009774FA" w:rsidP="003E3DDB">
      <w:pPr>
        <w:pStyle w:val="Heading2"/>
      </w:pPr>
      <w:r>
        <w:t>Systém virtuální reality</w:t>
      </w:r>
    </w:p>
    <w:p w14:paraId="6C155A27" w14:textId="3A8CFB54" w:rsidR="00566D5F" w:rsidRDefault="00A71914" w:rsidP="003E3DDB">
      <w:pPr>
        <w:rPr>
          <w:lang w:eastAsia="cs-CZ"/>
        </w:rPr>
      </w:pPr>
      <w:r>
        <w:rPr>
          <w:lang w:eastAsia="cs-CZ"/>
        </w:rPr>
        <w:t xml:space="preserve">Systém vytvářející </w:t>
      </w:r>
      <w:r w:rsidR="007B2FB2">
        <w:rPr>
          <w:lang w:eastAsia="cs-CZ"/>
        </w:rPr>
        <w:t>virtuální</w:t>
      </w:r>
      <w:r>
        <w:rPr>
          <w:lang w:eastAsia="cs-CZ"/>
        </w:rPr>
        <w:t xml:space="preserve"> realitu je možné rozdělit na komponenty. </w:t>
      </w:r>
      <w:proofErr w:type="spellStart"/>
      <w:r w:rsidR="00566D5F">
        <w:rPr>
          <w:lang w:eastAsia="cs-CZ"/>
        </w:rPr>
        <w:t>Sherman</w:t>
      </w:r>
      <w:proofErr w:type="spellEnd"/>
      <w:r w:rsidR="00566D5F">
        <w:rPr>
          <w:lang w:eastAsia="cs-CZ"/>
        </w:rPr>
        <w:t xml:space="preserve"> a Craig jej dělí na: </w:t>
      </w:r>
    </w:p>
    <w:p w14:paraId="5CEB873E" w14:textId="77777777" w:rsidR="003E3DDB" w:rsidRDefault="003E3DDB" w:rsidP="003E3DDB">
      <w:pPr>
        <w:pStyle w:val="Normlnprvnodsazen"/>
        <w:keepNext/>
        <w:ind w:firstLine="0"/>
      </w:pPr>
      <w:r>
        <w:rPr>
          <w:noProof/>
        </w:rPr>
        <w:drawing>
          <wp:inline distT="0" distB="0" distL="0" distR="0" wp14:anchorId="1D4698F6" wp14:editId="72427B61">
            <wp:extent cx="3435629" cy="1720747"/>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443528" cy="1724703"/>
                    </a:xfrm>
                    <a:prstGeom prst="rect">
                      <a:avLst/>
                    </a:prstGeom>
                  </pic:spPr>
                </pic:pic>
              </a:graphicData>
            </a:graphic>
          </wp:inline>
        </w:drawing>
      </w:r>
    </w:p>
    <w:p w14:paraId="4D63C7D5" w14:textId="2F2607CD" w:rsidR="003E3DDB" w:rsidRPr="003E3DDB" w:rsidRDefault="003E3DDB" w:rsidP="00412B84">
      <w:pPr>
        <w:pStyle w:val="Caption"/>
      </w:pPr>
      <w:r>
        <w:t xml:space="preserve">Obr. </w:t>
      </w:r>
      <w:r>
        <w:fldChar w:fldCharType="begin"/>
      </w:r>
      <w:r>
        <w:instrText xml:space="preserve"> SEQ Obr. \* ARABIC </w:instrText>
      </w:r>
      <w:r>
        <w:fldChar w:fldCharType="separate"/>
      </w:r>
      <w:r w:rsidR="00FD0AFD">
        <w:rPr>
          <w:noProof/>
        </w:rPr>
        <w:t>2</w:t>
      </w:r>
      <w:r>
        <w:fldChar w:fldCharType="end"/>
      </w:r>
      <w:r w:rsidR="003F28A1">
        <w:t xml:space="preserve"> Upraveno dle </w:t>
      </w:r>
      <w:r w:rsidR="003F28A1">
        <w:fldChar w:fldCharType="begin"/>
      </w:r>
      <w:r w:rsidR="003F28A1">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fldChar w:fldCharType="separate"/>
      </w:r>
      <w:r w:rsidR="003F28A1" w:rsidRPr="003F28A1">
        <w:t>(Sherman, Craig 2019)</w:t>
      </w:r>
      <w:r w:rsidR="003F28A1">
        <w:fldChar w:fldCharType="end"/>
      </w:r>
    </w:p>
    <w:p w14:paraId="52093ADF" w14:textId="0EF8EEBC" w:rsidR="003E3DDB" w:rsidRDefault="004A4A8A" w:rsidP="003E3DDB">
      <w:pPr>
        <w:pStyle w:val="Normlnprvnodsazen"/>
        <w:ind w:firstLine="0"/>
        <w:rPr>
          <w:lang w:val="en-US"/>
        </w:rPr>
      </w:pPr>
      <w:r w:rsidRPr="006B5504">
        <w:rPr>
          <w:highlight w:val="yellow"/>
          <w:lang w:val="en-US"/>
        </w:rPr>
        <w:t>#TODO</w:t>
      </w:r>
      <w:r>
        <w:rPr>
          <w:lang w:val="en-US"/>
        </w:rPr>
        <w:t xml:space="preserve"> </w:t>
      </w:r>
    </w:p>
    <w:p w14:paraId="48750C48" w14:textId="31A9AAFA" w:rsidR="00D8680E" w:rsidRPr="00EB4302" w:rsidRDefault="00A43DF5" w:rsidP="003E3DDB">
      <w:pPr>
        <w:pStyle w:val="Normlnprvnodsazen"/>
        <w:ind w:firstLine="0"/>
        <w:rPr>
          <w:lang w:val="en-US"/>
        </w:rPr>
      </w:pPr>
      <w:proofErr w:type="spellStart"/>
      <w:r w:rsidRPr="003F28A1">
        <w:t>LaValle</w:t>
      </w:r>
      <w:proofErr w:type="spellEnd"/>
      <w:r w:rsidRPr="003F28A1">
        <w:t xml:space="preserve"> rozděluje </w:t>
      </w:r>
      <w:r w:rsidR="003F28A1" w:rsidRPr="003F28A1">
        <w:t>systém</w:t>
      </w:r>
      <w:r w:rsidRPr="003F28A1">
        <w:t xml:space="preserve"> virtuální reality na </w:t>
      </w:r>
      <w:r w:rsidR="003F28A1" w:rsidRPr="003F28A1">
        <w:t>obdobné</w:t>
      </w:r>
      <w:r w:rsidRPr="003F28A1">
        <w:t xml:space="preserve"> komponenty a to</w:t>
      </w:r>
      <w:r w:rsidR="00EB4302" w:rsidRPr="003F28A1">
        <w:t xml:space="preserve">: </w:t>
      </w:r>
      <w:r w:rsidRPr="003F28A1">
        <w:t xml:space="preserve">hardware, software a </w:t>
      </w:r>
      <w:r w:rsidR="00EB4302" w:rsidRPr="003F28A1">
        <w:t xml:space="preserve">účastník – ve smyslu psychologie a percepce. Dále pak popisuje </w:t>
      </w:r>
      <w:r w:rsidR="003F28A1" w:rsidRPr="003F28A1">
        <w:t>systém</w:t>
      </w:r>
      <w:r w:rsidR="00EB4302" w:rsidRPr="003F28A1">
        <w:t xml:space="preserve"> pomocí </w:t>
      </w:r>
      <w:proofErr w:type="spellStart"/>
      <w:r w:rsidR="004A4A8A" w:rsidRPr="003F28A1">
        <w:t>pseudo</w:t>
      </w:r>
      <w:proofErr w:type="spellEnd"/>
      <w:r w:rsidR="004A4A8A" w:rsidRPr="003F28A1">
        <w:t xml:space="preserve"> komponentového diagram</w:t>
      </w:r>
      <w:r w:rsidR="00EB4302" w:rsidRPr="003F28A1">
        <w:t>u, k</w:t>
      </w:r>
      <w:r w:rsidR="004A4A8A" w:rsidRPr="003F28A1">
        <w:t xml:space="preserve">de vjemy z reálného světa jsou nahrazeny tzv. </w:t>
      </w:r>
      <w:proofErr w:type="spellStart"/>
      <w:r w:rsidR="004A4A8A" w:rsidRPr="003F28A1">
        <w:rPr>
          <w:i/>
          <w:iCs/>
        </w:rPr>
        <w:t>virutal</w:t>
      </w:r>
      <w:proofErr w:type="spellEnd"/>
      <w:r w:rsidR="004A4A8A" w:rsidRPr="003F28A1">
        <w:rPr>
          <w:i/>
          <w:iCs/>
        </w:rPr>
        <w:t xml:space="preserve"> </w:t>
      </w:r>
      <w:proofErr w:type="spellStart"/>
      <w:r w:rsidR="004A4A8A" w:rsidRPr="003F28A1">
        <w:rPr>
          <w:i/>
          <w:iCs/>
        </w:rPr>
        <w:t>world</w:t>
      </w:r>
      <w:proofErr w:type="spellEnd"/>
      <w:r w:rsidR="004A4A8A" w:rsidRPr="003F28A1">
        <w:rPr>
          <w:i/>
          <w:iCs/>
        </w:rPr>
        <w:t xml:space="preserve"> </w:t>
      </w:r>
      <w:proofErr w:type="spellStart"/>
      <w:r w:rsidR="004A4A8A" w:rsidRPr="003F28A1">
        <w:rPr>
          <w:i/>
          <w:iCs/>
        </w:rPr>
        <w:t>generator</w:t>
      </w:r>
      <w:proofErr w:type="spellEnd"/>
      <w:r w:rsidR="004A4A8A" w:rsidRPr="003F28A1">
        <w:rPr>
          <w:i/>
          <w:iCs/>
        </w:rPr>
        <w:t xml:space="preserve">, </w:t>
      </w:r>
      <w:r w:rsidR="004A4A8A" w:rsidRPr="003F28A1">
        <w:t xml:space="preserve">tedy </w:t>
      </w:r>
      <w:r w:rsidR="007B2FB2" w:rsidRPr="003F28A1">
        <w:t>komponentou,</w:t>
      </w:r>
      <w:r w:rsidR="004A4A8A" w:rsidRPr="003F28A1">
        <w:t xml:space="preserve"> která vytváří alternativní prostředí (může být VGE). Následně pak pomocí</w:t>
      </w:r>
      <w:r w:rsidR="004A4A8A">
        <w:t xml:space="preserve"> komponenty displeje, který je specifický pro daný smyslový orgán je percepce reálného světa nahrazena světem alternativním. </w:t>
      </w:r>
    </w:p>
    <w:p w14:paraId="05D9F40C" w14:textId="7D4E94F8" w:rsidR="00F729B0" w:rsidRPr="004A4A8A" w:rsidRDefault="00F729B0" w:rsidP="00A25270">
      <w:r w:rsidRPr="00F729B0">
        <w:rPr>
          <w:noProof/>
        </w:rPr>
        <w:lastRenderedPageBreak/>
        <w:drawing>
          <wp:inline distT="0" distB="0" distL="0" distR="0" wp14:anchorId="4AB5F364" wp14:editId="283BFE5F">
            <wp:extent cx="5579745" cy="156845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579745" cy="1568450"/>
                    </a:xfrm>
                    <a:prstGeom prst="rect">
                      <a:avLst/>
                    </a:prstGeom>
                  </pic:spPr>
                </pic:pic>
              </a:graphicData>
            </a:graphic>
          </wp:inline>
        </w:drawing>
      </w:r>
    </w:p>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0D6C743B" w14:textId="28C40571" w:rsidR="00D8680E" w:rsidRDefault="004A4A8A" w:rsidP="00A25270">
      <w:r w:rsidRPr="004A4A8A">
        <w:rPr>
          <w:noProof/>
        </w:rPr>
        <w:drawing>
          <wp:inline distT="0" distB="0" distL="0" distR="0" wp14:anchorId="573220E4" wp14:editId="7F7C351D">
            <wp:extent cx="5579745" cy="1673225"/>
            <wp:effectExtent l="0" t="0" r="1905"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579745" cy="1673225"/>
                    </a:xfrm>
                    <a:prstGeom prst="rect">
                      <a:avLst/>
                    </a:prstGeom>
                  </pic:spPr>
                </pic:pic>
              </a:graphicData>
            </a:graphic>
          </wp:inline>
        </w:drawing>
      </w:r>
    </w:p>
    <w:p w14:paraId="0F895796" w14:textId="71A99254" w:rsidR="00D51F65" w:rsidRDefault="00D51F65" w:rsidP="00F729B0">
      <w:pPr>
        <w:pStyle w:val="Normlnprvnodsazen"/>
        <w:ind w:firstLine="0"/>
        <w:rPr>
          <w:highlight w:val="yellow"/>
        </w:rPr>
      </w:pPr>
      <w:r>
        <w:rPr>
          <w:highlight w:val="yellow"/>
        </w:rPr>
        <w:t>#TODO – upravit na česky</w:t>
      </w:r>
    </w:p>
    <w:p w14:paraId="65DCD45B" w14:textId="651CCA86" w:rsidR="00F729B0" w:rsidRDefault="00F729B0" w:rsidP="00F729B0">
      <w:pPr>
        <w:pStyle w:val="Normlnprvnodsazen"/>
        <w:ind w:firstLine="0"/>
      </w:pPr>
      <w:r>
        <w:t>Zmíněný VWG (</w:t>
      </w:r>
      <w:proofErr w:type="spellStart"/>
      <w:r w:rsidRPr="00F729B0">
        <w:rPr>
          <w:i/>
          <w:iCs/>
        </w:rPr>
        <w:t>virutal</w:t>
      </w:r>
      <w:proofErr w:type="spellEnd"/>
      <w:r w:rsidRPr="00F729B0">
        <w:rPr>
          <w:i/>
          <w:iCs/>
        </w:rPr>
        <w:t xml:space="preserve"> </w:t>
      </w:r>
      <w:proofErr w:type="spellStart"/>
      <w:r w:rsidRPr="00F729B0">
        <w:rPr>
          <w:i/>
          <w:iCs/>
        </w:rPr>
        <w:t>world</w:t>
      </w:r>
      <w:proofErr w:type="spellEnd"/>
      <w:r w:rsidRPr="00F729B0">
        <w:rPr>
          <w:i/>
          <w:iCs/>
        </w:rPr>
        <w:t xml:space="preserve"> </w:t>
      </w:r>
      <w:proofErr w:type="spellStart"/>
      <w:r w:rsidRPr="00F729B0">
        <w:rPr>
          <w:i/>
          <w:iCs/>
        </w:rPr>
        <w:t>generator</w:t>
      </w:r>
      <w:proofErr w:type="spellEnd"/>
      <w:r>
        <w:t xml:space="preserve">) je tedy softwarová komponenta, která vytváří „jiný svět“, jímž může být kompletně syntetický svět, záznam </w:t>
      </w:r>
      <w:r w:rsidR="00FD6B41">
        <w:t>existujícího</w:t>
      </w:r>
      <w:r>
        <w:t xml:space="preserve"> světa a vše mezi tím. </w:t>
      </w:r>
      <w:r w:rsidR="00FD6B41">
        <w:t xml:space="preserve">Člověk pak vnímá daný svět skrze jednotlivé smyslové orgány, které přejímají informaci z jednotlivých </w:t>
      </w:r>
      <w:proofErr w:type="spellStart"/>
      <w:r w:rsidR="00FD6B41">
        <w:t>displayů</w:t>
      </w:r>
      <w:proofErr w:type="spellEnd"/>
      <w:r w:rsidR="00FD6B41">
        <w:t xml:space="preserve"> (v tomto případě myšleno v obecném slova smyslu, tedy i sluchátka jsou </w:t>
      </w:r>
      <w:proofErr w:type="spellStart"/>
      <w:r w:rsidR="00FD6B41">
        <w:t>displayem</w:t>
      </w:r>
      <w:proofErr w:type="spellEnd"/>
      <w:r w:rsidR="00FD6B41">
        <w:t xml:space="preserve"> pro sluch). Proces převodu VWG na display se pak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14392A">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1C925697" w14:textId="5AAA7771" w:rsidR="007B2FB2" w:rsidRDefault="007B2FB2" w:rsidP="00F729B0">
      <w:pPr>
        <w:pStyle w:val="Normlnprvnodsazen"/>
        <w:ind w:firstLine="0"/>
      </w:pPr>
      <w:r w:rsidRPr="00F729B0">
        <w:rPr>
          <w:highlight w:val="yellow"/>
        </w:rPr>
        <w:t xml:space="preserve">POZN.: </w:t>
      </w:r>
      <w:r>
        <w:rPr>
          <w:highlight w:val="yellow"/>
        </w:rPr>
        <w:t xml:space="preserve">6 </w:t>
      </w:r>
      <w:proofErr w:type="spellStart"/>
      <w:r w:rsidRPr="00F729B0">
        <w:rPr>
          <w:highlight w:val="yellow"/>
        </w:rPr>
        <w:t>DOFs</w:t>
      </w:r>
      <w:proofErr w:type="spellEnd"/>
      <w:r>
        <w:t xml:space="preserve"> Každý smyslový orgán tzv. </w:t>
      </w:r>
      <w:proofErr w:type="spellStart"/>
      <w:r>
        <w:rPr>
          <w:i/>
          <w:iCs/>
        </w:rPr>
        <w:t>configuration</w:t>
      </w:r>
      <w:proofErr w:type="spellEnd"/>
      <w:r>
        <w:rPr>
          <w:i/>
          <w:iCs/>
        </w:rPr>
        <w:t xml:space="preserve"> </w:t>
      </w:r>
      <w:proofErr w:type="spellStart"/>
      <w:r>
        <w:rPr>
          <w:i/>
          <w:iCs/>
        </w:rPr>
        <w:t>space</w:t>
      </w:r>
      <w:proofErr w:type="spellEnd"/>
      <w:r>
        <w:rPr>
          <w:i/>
          <w:iCs/>
        </w:rPr>
        <w:t xml:space="preserve">, </w:t>
      </w:r>
      <w:r>
        <w:t>což jsou všechny způsoby, jakými se může být transformován nebo konfigurován. Smyslový orgán má vůči vnějšímu světu 6 (</w:t>
      </w:r>
      <w:proofErr w:type="spellStart"/>
      <w:r w:rsidRPr="007B2FB2">
        <w:rPr>
          <w:i/>
          <w:iCs/>
        </w:rPr>
        <w:t>degrees</w:t>
      </w:r>
      <w:proofErr w:type="spellEnd"/>
      <w:r w:rsidRPr="007B2FB2">
        <w:rPr>
          <w:i/>
          <w:iCs/>
        </w:rPr>
        <w:t xml:space="preserve"> </w:t>
      </w:r>
      <w:proofErr w:type="spellStart"/>
      <w:r w:rsidRPr="007B2FB2">
        <w:rPr>
          <w:i/>
          <w:iCs/>
        </w:rPr>
        <w:t>of</w:t>
      </w:r>
      <w:proofErr w:type="spellEnd"/>
      <w:r w:rsidRPr="007B2FB2">
        <w:rPr>
          <w:i/>
          <w:iCs/>
        </w:rPr>
        <w:t xml:space="preserve"> </w:t>
      </w:r>
      <w:proofErr w:type="spellStart"/>
      <w:r w:rsidRPr="007B2FB2">
        <w:rPr>
          <w:i/>
          <w:iCs/>
        </w:rPr>
        <w:t>freedom</w:t>
      </w:r>
      <w:proofErr w:type="spellEnd"/>
      <w:r>
        <w:t>).</w:t>
      </w:r>
    </w:p>
    <w:p w14:paraId="479C34AA" w14:textId="7D67A97F" w:rsidR="00EB4302" w:rsidRDefault="00EB4302" w:rsidP="00EB4302">
      <w:pPr>
        <w:pStyle w:val="Heading3"/>
      </w:pPr>
      <w:r>
        <w:t>Hardware</w:t>
      </w:r>
    </w:p>
    <w:p w14:paraId="4E4C0ABD" w14:textId="1DEF5E2B" w:rsidR="00A03F48" w:rsidRDefault="00EB4302" w:rsidP="00643DB4">
      <w:proofErr w:type="spellStart"/>
      <w:r w:rsidRPr="00643DB4">
        <w:t>LaValle</w:t>
      </w:r>
      <w:proofErr w:type="spellEnd"/>
      <w:r w:rsidRPr="00643DB4">
        <w:t xml:space="preserve"> dělí hardware na 3 kategorie a to: </w:t>
      </w:r>
      <w:proofErr w:type="spellStart"/>
      <w:r w:rsidRPr="00643DB4">
        <w:t>displaye</w:t>
      </w:r>
      <w:proofErr w:type="spellEnd"/>
      <w:r w:rsidRPr="00643DB4">
        <w:t xml:space="preserve"> (výstup), sensory (vstup) a výpočetní jednotky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r w:rsidR="00E3650B">
        <w:t>Nejdůležitějším</w:t>
      </w:r>
      <w:r w:rsidR="00643DB4">
        <w:t xml:space="preserve"> je zrak, </w:t>
      </w:r>
      <w:r w:rsidR="008C0C63">
        <w:t>způsoby,</w:t>
      </w:r>
      <w:r w:rsidR="00643DB4">
        <w:t xml:space="preserve"> jakými je tento smysl ovládán se liší na základě samotného hw zařízení. V případě HMD se jedná o LED obrazovky s vysokým rozlišením nastavené blízko očí a zaostřeny skrze čočky. </w:t>
      </w:r>
    </w:p>
    <w:p w14:paraId="0CDE694C" w14:textId="06B4AB7F" w:rsidR="00EB4302" w:rsidRDefault="008C0C63" w:rsidP="00A03F48">
      <w:pPr>
        <w:pStyle w:val="Normlnprvnodsazen"/>
      </w:pPr>
      <w:r>
        <w:t xml:space="preserve">V případě HMD sensorů je nutné sledovat </w:t>
      </w:r>
      <w:r w:rsidRPr="008C0C63">
        <w:rPr>
          <w:highlight w:val="yellow"/>
        </w:rPr>
        <w:t>(track)</w:t>
      </w:r>
      <w:r>
        <w:t xml:space="preserve"> pozici a orientaci daného smyslového </w:t>
      </w:r>
      <w:r w:rsidR="00921C6E">
        <w:t>orgánu,</w:t>
      </w:r>
      <w:r>
        <w:t xml:space="preserve"> aby bylo možné vhodně upravit stimulus. Orientace je měřena pomocí IMU (</w:t>
      </w:r>
      <w:proofErr w:type="spellStart"/>
      <w:r w:rsidRPr="008C0C63">
        <w:rPr>
          <w:i/>
          <w:iCs/>
        </w:rPr>
        <w:t>intertial</w:t>
      </w:r>
      <w:proofErr w:type="spellEnd"/>
      <w:r w:rsidRPr="008C0C63">
        <w:rPr>
          <w:i/>
          <w:iCs/>
        </w:rPr>
        <w:t xml:space="preserve"> </w:t>
      </w:r>
      <w:proofErr w:type="spellStart"/>
      <w:r w:rsidRPr="008C0C63">
        <w:rPr>
          <w:i/>
          <w:iCs/>
        </w:rPr>
        <w:t>measurement</w:t>
      </w:r>
      <w:proofErr w:type="spellEnd"/>
      <w:r w:rsidRPr="008C0C63">
        <w:rPr>
          <w:i/>
          <w:iCs/>
        </w:rPr>
        <w:t xml:space="preserve"> unit</w:t>
      </w:r>
      <w:r>
        <w:t>), podrobněji pomocí gyroskopu a akcelometru.</w:t>
      </w:r>
      <w:r w:rsidR="0032481E">
        <w:t xml:space="preserve"> Další z klíčových vstupů sensorů je snímání okolí, části lidského těla nebo i celé postavy pomocí digitálních kamer a </w:t>
      </w:r>
      <w:r w:rsidR="0032481E">
        <w:lastRenderedPageBreak/>
        <w:t xml:space="preserve">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proofErr w:type="spellStart"/>
      <w:r w:rsidR="0032481E">
        <w:t>kontrolery</w:t>
      </w:r>
      <w:proofErr w:type="spellEnd"/>
      <w:r w:rsidR="0032481E">
        <w:t xml:space="preserve">. </w:t>
      </w:r>
    </w:p>
    <w:p w14:paraId="3EBF2A80" w14:textId="472F210A"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t xml:space="preserve">hw. </w:t>
      </w:r>
      <w:r w:rsidR="003A1D6C">
        <w:t xml:space="preserve">Hlavní dělení je tedy v tom, kde je výčetní </w:t>
      </w:r>
      <w:r w:rsidR="00C46C06">
        <w:t>jednotka,</w:t>
      </w:r>
      <w:r w:rsidR="003A1D6C">
        <w:t xml:space="preserve"> na které je VWG spouštěn, jestli v rámci </w:t>
      </w:r>
      <w:r w:rsidR="00E3650B">
        <w:t>displeje</w:t>
      </w:r>
      <w:r w:rsidR="003A1D6C">
        <w:t xml:space="preserve"> (HMD) či na externím počítači. </w:t>
      </w:r>
    </w:p>
    <w:p w14:paraId="65BF6DF2" w14:textId="20E8AB11" w:rsidR="008A4628" w:rsidRDefault="008A4628" w:rsidP="008A4628">
      <w:pPr>
        <w:pStyle w:val="Heading3"/>
      </w:pPr>
      <w:r>
        <w:t>Software</w:t>
      </w:r>
    </w:p>
    <w:p w14:paraId="18F77D4D" w14:textId="57CD0884" w:rsidR="008A4628" w:rsidRDefault="008A4628" w:rsidP="008A4628">
      <w:proofErr w:type="spellStart"/>
      <w:r>
        <w:t>LaValle</w:t>
      </w:r>
      <w:proofErr w:type="spellEnd"/>
      <w:r>
        <w:t xml:space="preserve"> zmiňuje, že v ideálním případě by bylo </w:t>
      </w:r>
      <w:r w:rsidR="00921C6E">
        <w:t>vhodné,</w:t>
      </w:r>
      <w:r>
        <w:t xml:space="preserve"> aby existoval nějaký specializovaný </w:t>
      </w:r>
      <w:r>
        <w:rPr>
          <w:i/>
          <w:iCs/>
        </w:rPr>
        <w:t xml:space="preserve">VR </w:t>
      </w:r>
      <w:proofErr w:type="spellStart"/>
      <w:r>
        <w:rPr>
          <w:i/>
          <w:iCs/>
        </w:rPr>
        <w:t>engine</w:t>
      </w:r>
      <w:proofErr w:type="spellEnd"/>
      <w:r>
        <w:t xml:space="preserve">, díky němuž by vývoj VR systémů nemusel obsahovat nízko-úrovňové problémy (integrace HMD, aj.). Právě odhalení vhodné kombinace softwarových technologií pro tvorbu VR </w:t>
      </w:r>
      <w:r w:rsidR="00A25270">
        <w:t xml:space="preserve">systému ve webovém prostředí je jedním z cílů této práce. </w:t>
      </w:r>
      <w:r w:rsidR="00A25270" w:rsidRPr="00A25270">
        <w:rPr>
          <w:highlight w:val="yellow"/>
        </w:rPr>
        <w:t>Více viz. porovnání SW</w:t>
      </w:r>
      <w:r w:rsidR="00A25270">
        <w:t>.</w:t>
      </w:r>
      <w:r w:rsidR="00921C6E">
        <w:t xml:space="preserve"> </w:t>
      </w:r>
    </w:p>
    <w:p w14:paraId="7C5A8142" w14:textId="420D6AC8" w:rsidR="00A25270" w:rsidRDefault="00A25270" w:rsidP="00A25270">
      <w:r w:rsidRPr="00A25270">
        <w:rPr>
          <w:noProof/>
        </w:rPr>
        <w:drawing>
          <wp:inline distT="0" distB="0" distL="0" distR="0" wp14:anchorId="039FE451" wp14:editId="5773CE05">
            <wp:extent cx="5579745" cy="341185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579745" cy="3411855"/>
                    </a:xfrm>
                    <a:prstGeom prst="rect">
                      <a:avLst/>
                    </a:prstGeom>
                  </pic:spPr>
                </pic:pic>
              </a:graphicData>
            </a:graphic>
          </wp:inline>
        </w:drawing>
      </w:r>
    </w:p>
    <w:p w14:paraId="17C65BD7" w14:textId="6B4B2850" w:rsidR="00A25270" w:rsidRDefault="00A25270" w:rsidP="00A25270">
      <w:pPr>
        <w:pStyle w:val="Normlnprvnodsazen"/>
        <w:rPr>
          <w:lang w:eastAsia="en-US"/>
        </w:rPr>
      </w:pPr>
    </w:p>
    <w:p w14:paraId="61F4F267" w14:textId="5510F86F" w:rsidR="00921C6E" w:rsidRDefault="00B725D6" w:rsidP="00921C6E">
      <w:pPr>
        <w:pStyle w:val="Heading3"/>
      </w:pPr>
      <w:r>
        <w:t>Účastník – percepce</w:t>
      </w:r>
      <w:r w:rsidR="00921C6E">
        <w:t xml:space="preserve"> a </w:t>
      </w:r>
      <w:r w:rsidR="00BA4D29">
        <w:t>fyziologie</w:t>
      </w:r>
    </w:p>
    <w:p w14:paraId="07179C56" w14:textId="5D3E3ACF" w:rsidR="003F28A1" w:rsidRDefault="000B5D5D" w:rsidP="003F28A1">
      <w:pPr>
        <w:rPr>
          <w:i/>
          <w:iCs/>
          <w:lang w:val="en-US"/>
        </w:rPr>
      </w:pPr>
      <w:r w:rsidRPr="000B5D5D">
        <w:rPr>
          <w:highlight w:val="yellow"/>
          <w:lang w:val="en-US"/>
        </w:rPr>
        <w:t xml:space="preserve">#TODO – </w:t>
      </w:r>
      <w:proofErr w:type="spellStart"/>
      <w:r w:rsidRPr="000B5D5D">
        <w:rPr>
          <w:highlight w:val="yellow"/>
          <w:lang w:val="en-US"/>
        </w:rPr>
        <w:t>složitý</w:t>
      </w:r>
      <w:proofErr w:type="spellEnd"/>
      <w:r w:rsidRPr="000B5D5D">
        <w:rPr>
          <w:highlight w:val="yellow"/>
          <w:lang w:val="en-US"/>
        </w:rPr>
        <w:t xml:space="preserve"> – co </w:t>
      </w:r>
      <w:proofErr w:type="spellStart"/>
      <w:r w:rsidRPr="000B5D5D">
        <w:rPr>
          <w:highlight w:val="yellow"/>
          <w:lang w:val="en-US"/>
        </w:rPr>
        <w:t>vybrat</w:t>
      </w:r>
      <w:proofErr w:type="spellEnd"/>
      <w:r w:rsidRPr="000B5D5D">
        <w:rPr>
          <w:highlight w:val="yellow"/>
          <w:lang w:val="en-US"/>
        </w:rPr>
        <w:t xml:space="preserve"> ? </w:t>
      </w:r>
      <w:proofErr w:type="spellStart"/>
      <w:r w:rsidRPr="000B5D5D">
        <w:rPr>
          <w:highlight w:val="yellow"/>
          <w:lang w:val="en-US"/>
        </w:rPr>
        <w:t>visuální</w:t>
      </w:r>
      <w:proofErr w:type="spellEnd"/>
      <w:r w:rsidRPr="000B5D5D">
        <w:rPr>
          <w:highlight w:val="yellow"/>
          <w:lang w:val="en-US"/>
        </w:rPr>
        <w:t xml:space="preserve"> </w:t>
      </w:r>
      <w:proofErr w:type="spellStart"/>
      <w:r w:rsidRPr="000B5D5D">
        <w:rPr>
          <w:highlight w:val="yellow"/>
          <w:lang w:val="en-US"/>
        </w:rPr>
        <w:t>percepci</w:t>
      </w:r>
      <w:proofErr w:type="spellEnd"/>
      <w:r w:rsidRPr="000B5D5D">
        <w:rPr>
          <w:highlight w:val="yellow"/>
          <w:lang w:val="en-US"/>
        </w:rPr>
        <w:t xml:space="preserve">, </w:t>
      </w:r>
      <w:proofErr w:type="spellStart"/>
      <w:r w:rsidRPr="000B5D5D">
        <w:rPr>
          <w:highlight w:val="yellow"/>
          <w:lang w:val="en-US"/>
        </w:rPr>
        <w:t>imerze</w:t>
      </w:r>
      <w:proofErr w:type="spellEnd"/>
      <w:r w:rsidRPr="000B5D5D">
        <w:rPr>
          <w:highlight w:val="yellow"/>
          <w:lang w:val="en-US"/>
        </w:rPr>
        <w:t xml:space="preserve">, </w:t>
      </w:r>
      <w:r w:rsidRPr="000B5D5D">
        <w:rPr>
          <w:i/>
          <w:iCs/>
          <w:highlight w:val="yellow"/>
          <w:lang w:val="en-US"/>
        </w:rPr>
        <w:t>presence??</w:t>
      </w:r>
    </w:p>
    <w:p w14:paraId="3762F649" w14:textId="3D752411" w:rsidR="000B5D5D" w:rsidRPr="000B5D5D" w:rsidRDefault="000B5D5D" w:rsidP="000B5D5D">
      <w:pPr>
        <w:pStyle w:val="Normlnprvnodsazen"/>
        <w:ind w:firstLine="0"/>
        <w:rPr>
          <w:lang w:eastAsia="en-US"/>
        </w:rPr>
      </w:pPr>
      <w:r w:rsidRPr="000B5D5D">
        <w:rPr>
          <w:lang w:eastAsia="en-US"/>
        </w:rPr>
        <w:t>Nejdůležitějším komponentem v rámci systému zážitku virtuální reality je účastník</w:t>
      </w:r>
      <w:r>
        <w:rPr>
          <w:lang w:eastAsia="en-US"/>
        </w:rPr>
        <w:t>, proto je nutné rozumět procesu vnímání (percepce)</w:t>
      </w:r>
      <w:r>
        <w:rPr>
          <w:lang w:eastAsia="en-US"/>
        </w:rPr>
        <w:fldChar w:fldCharType="begin"/>
      </w:r>
      <w:r>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en-US"/>
        </w:rPr>
        <w:fldChar w:fldCharType="separate"/>
      </w:r>
      <w:r w:rsidRPr="000B5D5D">
        <w:t>(Sherman, Craig 2019)</w:t>
      </w:r>
      <w:r>
        <w:rPr>
          <w:lang w:eastAsia="en-US"/>
        </w:rPr>
        <w:fldChar w:fldCharType="end"/>
      </w:r>
      <w:r>
        <w:rPr>
          <w:lang w:eastAsia="en-US"/>
        </w:rPr>
        <w:t xml:space="preserve">. </w:t>
      </w:r>
    </w:p>
    <w:p w14:paraId="1BBDA451" w14:textId="622BC0ED" w:rsidR="00783575" w:rsidRPr="00783575" w:rsidRDefault="001B7FFC" w:rsidP="00412B84">
      <w:r>
        <w:t xml:space="preserve">Percepce se uskutečňuje po převodu podnětů smyslovými orgány (a jejich receptory) na nervové impulzy. </w:t>
      </w:r>
      <w:r w:rsidR="00E3650B">
        <w:t xml:space="preserve">Výše zmíněné koncepty virtuální reality jsou diskutovány obecně, proto je nutné zmínit, že práce se zabývá především vizuálním vjemem, tedy především koncepty Imerze a Interaktivity budou diskutovány v kontextu vizuálních vjemů. </w:t>
      </w:r>
    </w:p>
    <w:p w14:paraId="424A8332" w14:textId="13EDD26F" w:rsidR="0069447E" w:rsidRDefault="001D0278">
      <w:pPr>
        <w:pStyle w:val="Heading2"/>
      </w:pPr>
      <w:r w:rsidRPr="00C00B9F">
        <w:t>Zobrazovací</w:t>
      </w:r>
      <w:r>
        <w:t xml:space="preserve"> </w:t>
      </w:r>
      <w:r w:rsidR="00FD5A58">
        <w:t>zařízení – HMD</w:t>
      </w:r>
    </w:p>
    <w:p w14:paraId="42F87820" w14:textId="28F7FB96" w:rsidR="0047600E" w:rsidRPr="007C5CC6" w:rsidRDefault="0047600E" w:rsidP="0047600E">
      <w:r w:rsidRPr="0047600E">
        <w:t>Zobrazovací zařízení je možné klasifikovat dle míry imerze, kterou poskytují</w:t>
      </w:r>
      <w:r>
        <w:t xml:space="preserve"> na ne-imerzní, </w:t>
      </w:r>
      <w:proofErr w:type="spellStart"/>
      <w:r>
        <w:t>semi</w:t>
      </w:r>
      <w:proofErr w:type="spellEnd"/>
      <w:r>
        <w:t>-imerzní a plně-imerzní</w:t>
      </w:r>
      <w:r w:rsidR="00E3650B">
        <w:t xml:space="preserve"> </w:t>
      </w:r>
      <w:r w:rsidR="00E3650B">
        <w:fldChar w:fldCharType="begin"/>
      </w:r>
      <w:r w:rsidR="00AB45B4">
        <w:instrText xml:space="preserve"> ADDIN ZOTERO_ITEM CSL_CITATION {"citationID":"1qIlQgrk","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fldChar w:fldCharType="separate"/>
      </w:r>
      <w:r w:rsidR="00E3650B" w:rsidRPr="00E3650B">
        <w:t>(</w:t>
      </w:r>
      <w:proofErr w:type="spellStart"/>
      <w:r w:rsidR="00E3650B" w:rsidRPr="00E3650B">
        <w:t>Coltekin</w:t>
      </w:r>
      <w:proofErr w:type="spellEnd"/>
      <w:r w:rsidR="00E3650B" w:rsidRPr="00E3650B">
        <w:t xml:space="preserve"> et al. 2020)</w:t>
      </w:r>
      <w:r w:rsidR="00E3650B">
        <w:fldChar w:fldCharType="end"/>
      </w:r>
      <w:r>
        <w:t>. Ne-</w:t>
      </w:r>
      <w:proofErr w:type="spellStart"/>
      <w:r>
        <w:t>imerzivní</w:t>
      </w:r>
      <w:proofErr w:type="spellEnd"/>
      <w:r>
        <w:t xml:space="preserve"> by neměly být považovány za zobrazovací zařízení pro virtuální realitu. Za </w:t>
      </w:r>
      <w:proofErr w:type="spellStart"/>
      <w:r>
        <w:t>semi-imrezivní</w:t>
      </w:r>
      <w:proofErr w:type="spellEnd"/>
      <w:r>
        <w:t xml:space="preserve"> jsou považovány často stereoskopické displeje, popř. monoskopické displeje, které zakrývají výraznou část zorné </w:t>
      </w:r>
      <w:r>
        <w:lastRenderedPageBreak/>
        <w:t>pole uživatele. Plně-imerzní jsou následně displeje, které kompletně vyplňují zorné pole uživatele</w:t>
      </w:r>
      <w:r w:rsidR="00F11FD9">
        <w:t>. Plně imerzní v aktuální době jsou především HMD (</w:t>
      </w:r>
      <w:proofErr w:type="spellStart"/>
      <w:r w:rsidR="00F11FD9" w:rsidRPr="00F11FD9">
        <w:rPr>
          <w:i/>
          <w:iCs/>
        </w:rPr>
        <w:t>head</w:t>
      </w:r>
      <w:proofErr w:type="spellEnd"/>
      <w:r w:rsidR="00F11FD9" w:rsidRPr="00F11FD9">
        <w:rPr>
          <w:i/>
          <w:iCs/>
        </w:rPr>
        <w:t xml:space="preserve"> </w:t>
      </w:r>
      <w:proofErr w:type="spellStart"/>
      <w:r w:rsidR="00F11FD9" w:rsidRPr="00F11FD9">
        <w:rPr>
          <w:i/>
          <w:iCs/>
        </w:rPr>
        <w:t>mounted</w:t>
      </w:r>
      <w:proofErr w:type="spellEnd"/>
      <w:r w:rsidR="00F11FD9" w:rsidRPr="00F11FD9">
        <w:rPr>
          <w:i/>
          <w:iCs/>
        </w:rPr>
        <w:t xml:space="preserve"> display</w:t>
      </w:r>
      <w:r w:rsidR="00F11FD9">
        <w:rPr>
          <w:i/>
          <w:iCs/>
        </w:rPr>
        <w:t xml:space="preserve">). </w:t>
      </w:r>
    </w:p>
    <w:p w14:paraId="66504072" w14:textId="77777777" w:rsidR="00F11FD9" w:rsidRDefault="00F11FD9" w:rsidP="00F11FD9">
      <w:pPr>
        <w:keepNext/>
      </w:pPr>
      <w:r w:rsidRPr="00F11FD9">
        <w:rPr>
          <w:noProof/>
        </w:rPr>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a:stretch>
                      <a:fillRect/>
                    </a:stretch>
                  </pic:blipFill>
                  <pic:spPr>
                    <a:xfrm>
                      <a:off x="0" y="0"/>
                      <a:ext cx="5579745" cy="2735580"/>
                    </a:xfrm>
                    <a:prstGeom prst="rect">
                      <a:avLst/>
                    </a:prstGeom>
                  </pic:spPr>
                </pic:pic>
              </a:graphicData>
            </a:graphic>
          </wp:inline>
        </w:drawing>
      </w:r>
    </w:p>
    <w:p w14:paraId="4D8634FA" w14:textId="0C6863C2" w:rsidR="00F11FD9" w:rsidRPr="00F11FD9" w:rsidRDefault="00F11FD9" w:rsidP="00F11FD9">
      <w:pPr>
        <w:pStyle w:val="Caption"/>
      </w:pPr>
      <w:r w:rsidRPr="00F11FD9">
        <w:rPr>
          <w:highlight w:val="yellow"/>
        </w:rPr>
        <w:t xml:space="preserve">Obr. </w:t>
      </w:r>
      <w:r w:rsidRPr="00F11FD9">
        <w:rPr>
          <w:highlight w:val="yellow"/>
        </w:rPr>
        <w:fldChar w:fldCharType="begin"/>
      </w:r>
      <w:r w:rsidRPr="00F11FD9">
        <w:rPr>
          <w:highlight w:val="yellow"/>
        </w:rPr>
        <w:instrText xml:space="preserve"> SEQ Obr. \* ARABIC </w:instrText>
      </w:r>
      <w:r w:rsidRPr="00F11FD9">
        <w:rPr>
          <w:highlight w:val="yellow"/>
        </w:rPr>
        <w:fldChar w:fldCharType="separate"/>
      </w:r>
      <w:r w:rsidR="00FD0AFD">
        <w:rPr>
          <w:noProof/>
          <w:highlight w:val="yellow"/>
        </w:rPr>
        <w:t>3</w:t>
      </w:r>
      <w:r w:rsidRPr="00F11FD9">
        <w:rPr>
          <w:highlight w:val="yellow"/>
        </w:rPr>
        <w:fldChar w:fldCharType="end"/>
      </w:r>
      <w:r w:rsidRPr="00F11FD9">
        <w:rPr>
          <w:highlight w:val="yellow"/>
        </w:rPr>
        <w:t xml:space="preserve"> </w:t>
      </w:r>
      <w:r w:rsidR="00340495">
        <w:rPr>
          <w:highlight w:val="yellow"/>
          <w:lang w:val="en-US"/>
        </w:rPr>
        <w:t>#</w:t>
      </w:r>
      <w:proofErr w:type="spellStart"/>
      <w:r w:rsidR="00340495">
        <w:rPr>
          <w:highlight w:val="yellow"/>
        </w:rPr>
        <w:t>TODO</w:t>
      </w:r>
      <w:r w:rsidRPr="00F11FD9">
        <w:rPr>
          <w:highlight w:val="yellow"/>
        </w:rPr>
        <w:t>Dělení</w:t>
      </w:r>
      <w:proofErr w:type="spellEnd"/>
      <w:r w:rsidRPr="00F11FD9">
        <w:rPr>
          <w:highlight w:val="yellow"/>
        </w:rPr>
        <w:t xml:space="preserve"> HW pro VR - citovat </w:t>
      </w:r>
      <w:proofErr w:type="spellStart"/>
      <w:r w:rsidRPr="00F11FD9">
        <w:rPr>
          <w:highlight w:val="yellow"/>
        </w:rPr>
        <w:t>Coltekin</w:t>
      </w:r>
      <w:proofErr w:type="spellEnd"/>
    </w:p>
    <w:p w14:paraId="17E9CA55" w14:textId="66004BF1" w:rsidR="00340495" w:rsidRDefault="00F11FD9" w:rsidP="00340495">
      <w:pPr>
        <w:pStyle w:val="Normlnprvnodsazen"/>
        <w:rPr>
          <w:b/>
        </w:rPr>
      </w:pPr>
      <w:proofErr w:type="spellStart"/>
      <w:r w:rsidRPr="006F4E43">
        <w:t>Sherman</w:t>
      </w:r>
      <w:proofErr w:type="spellEnd"/>
      <w:r w:rsidRPr="006F4E43">
        <w:t xml:space="preserve"> a Craig </w:t>
      </w:r>
      <w:r>
        <w:t xml:space="preserve">dělí </w:t>
      </w:r>
      <w:proofErr w:type="spellStart"/>
      <w:r>
        <w:t>virtual</w:t>
      </w:r>
      <w:proofErr w:type="spellEnd"/>
      <w:r>
        <w:t xml:space="preserve"> </w:t>
      </w:r>
      <w:proofErr w:type="spellStart"/>
      <w:r>
        <w:t>experience</w:t>
      </w:r>
      <w:proofErr w:type="spellEnd"/>
      <w:r>
        <w:t xml:space="preserve"> na 3 paradigmata, podle hardwaru, který zážitek zprostředkovává na: </w:t>
      </w:r>
      <w:r w:rsidRPr="008E0100">
        <w:rPr>
          <w:i/>
          <w:iCs/>
        </w:rPr>
        <w:t xml:space="preserve">hand </w:t>
      </w:r>
      <w:proofErr w:type="spellStart"/>
      <w:r w:rsidRPr="008E0100">
        <w:rPr>
          <w:i/>
          <w:iCs/>
        </w:rPr>
        <w:t>based</w:t>
      </w:r>
      <w:proofErr w:type="spellEnd"/>
      <w:r>
        <w:t xml:space="preserve">, </w:t>
      </w:r>
      <w:proofErr w:type="spellStart"/>
      <w:r w:rsidRPr="008E0100">
        <w:rPr>
          <w:i/>
          <w:iCs/>
        </w:rPr>
        <w:t>stacionary</w:t>
      </w:r>
      <w:proofErr w:type="spellEnd"/>
      <w:r>
        <w:t xml:space="preserve"> a </w:t>
      </w:r>
      <w:proofErr w:type="spellStart"/>
      <w:r w:rsidRPr="008E0100">
        <w:rPr>
          <w:i/>
          <w:iCs/>
        </w:rPr>
        <w:t>head</w:t>
      </w:r>
      <w:proofErr w:type="spellEnd"/>
      <w:r w:rsidRPr="008E0100">
        <w:rPr>
          <w:i/>
          <w:iCs/>
        </w:rPr>
        <w:t xml:space="preserve"> </w:t>
      </w:r>
      <w:proofErr w:type="spellStart"/>
      <w:r w:rsidRPr="008E0100">
        <w:rPr>
          <w:i/>
          <w:iCs/>
        </w:rPr>
        <w:t>mounted</w:t>
      </w:r>
      <w:proofErr w:type="spellEnd"/>
      <w:r>
        <w:t xml:space="preserve">. Nejrozšířenější terminologií pro tento hardware je </w:t>
      </w:r>
      <w:proofErr w:type="spellStart"/>
      <w:r>
        <w:rPr>
          <w:i/>
          <w:iCs/>
        </w:rPr>
        <w:t>head</w:t>
      </w:r>
      <w:proofErr w:type="spellEnd"/>
      <w:r>
        <w:rPr>
          <w:i/>
          <w:iCs/>
        </w:rPr>
        <w:t xml:space="preserve"> </w:t>
      </w:r>
      <w:proofErr w:type="spellStart"/>
      <w:r>
        <w:rPr>
          <w:i/>
          <w:iCs/>
        </w:rPr>
        <w:t>mounted</w:t>
      </w:r>
      <w:proofErr w:type="spellEnd"/>
      <w:r>
        <w:rPr>
          <w:i/>
          <w:iCs/>
        </w:rPr>
        <w:t xml:space="preserve"> display </w:t>
      </w:r>
      <w:r>
        <w:t xml:space="preserve">termín. Tyto displeje dosahují plného zaplnění zorného pole </w:t>
      </w:r>
      <w:r w:rsidRPr="0062655F">
        <w:t xml:space="preserve">položením obrazovky velice blízko k očím. Lidské oko však není schopno ostřit na potřebně blízkou vzdálenost (cca </w:t>
      </w:r>
      <w:r w:rsidR="006A1DB3" w:rsidRPr="0062655F">
        <w:t>5</w:t>
      </w:r>
      <w:r w:rsidR="006A1DB3">
        <w:t xml:space="preserve"> - </w:t>
      </w:r>
      <w:r w:rsidR="006A1DB3" w:rsidRPr="0062655F">
        <w:t>10 cm</w:t>
      </w:r>
      <w:r w:rsidRPr="0062655F">
        <w:t xml:space="preserve">). HMD tedy využívají </w:t>
      </w:r>
      <w:r w:rsidRPr="006A1DB3">
        <w:rPr>
          <w:bCs/>
        </w:rPr>
        <w:t>konvexní</w:t>
      </w:r>
      <w:r w:rsidRPr="0062655F">
        <w:t xml:space="preserve"> čočky položené do jejich fokální vzdálenosti. Díky tomuto se pak obrazovka jeví jako obrovský </w:t>
      </w:r>
      <w:r w:rsidRPr="006A1DB3">
        <w:rPr>
          <w:bCs/>
        </w:rPr>
        <w:t>virtuální</w:t>
      </w:r>
      <w:r w:rsidRPr="0062655F">
        <w:t xml:space="preserve"> obraz, který je nekonečně daleko. </w:t>
      </w:r>
      <w:r w:rsidRPr="0062655F">
        <w:rPr>
          <w:b/>
        </w:rPr>
        <w:fldChar w:fldCharType="begin"/>
      </w:r>
      <w:r w:rsidR="0014392A">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2655F">
        <w:rPr>
          <w:b/>
        </w:rPr>
        <w:fldChar w:fldCharType="separate"/>
      </w:r>
      <w:r w:rsidRPr="0062655F">
        <w:t>(LaValle 2020)</w:t>
      </w:r>
      <w:r w:rsidRPr="0062655F">
        <w:rPr>
          <w:b/>
        </w:rPr>
        <w:fldChar w:fldCharType="end"/>
      </w:r>
    </w:p>
    <w:p w14:paraId="1D63B92E" w14:textId="66AB370C" w:rsidR="00340495" w:rsidRDefault="00340495" w:rsidP="00340495">
      <w:pPr>
        <w:pStyle w:val="Normlnprvnodsazen"/>
      </w:pPr>
      <w:r w:rsidRPr="00340495">
        <w:rPr>
          <w:bCs/>
          <w:highlight w:val="yellow"/>
        </w:rPr>
        <w:t>#TODO- zbytečný?</w:t>
      </w:r>
      <w:r w:rsidR="00F11FD9" w:rsidRPr="00340495">
        <w:rPr>
          <w:highlight w:val="yellow"/>
        </w:rPr>
        <w:t xml:space="preserve"> HMD systémy také musí počítat s různou délkou mezi zornicemi (</w:t>
      </w:r>
      <w:proofErr w:type="spellStart"/>
      <w:r w:rsidR="00F11FD9" w:rsidRPr="00340495">
        <w:rPr>
          <w:highlight w:val="yellow"/>
        </w:rPr>
        <w:t>interpupillary</w:t>
      </w:r>
      <w:proofErr w:type="spellEnd"/>
      <w:r w:rsidR="00F11FD9" w:rsidRPr="00340495">
        <w:rPr>
          <w:highlight w:val="yellow"/>
        </w:rPr>
        <w:t xml:space="preserve"> </w:t>
      </w:r>
      <w:r w:rsidR="00E3650B" w:rsidRPr="00340495">
        <w:rPr>
          <w:highlight w:val="yellow"/>
        </w:rPr>
        <w:t>distance – IPD</w:t>
      </w:r>
      <w:r w:rsidR="00F11FD9" w:rsidRPr="00340495">
        <w:rPr>
          <w:highlight w:val="yellow"/>
        </w:rPr>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00F11FD9" w:rsidRPr="00340495">
        <w:rPr>
          <w:highlight w:val="yellow"/>
        </w:rPr>
        <w:t>px</w:t>
      </w:r>
      <w:proofErr w:type="spellEnd"/>
      <w:r w:rsidR="00F11FD9" w:rsidRPr="00340495">
        <w:rPr>
          <w:highlight w:val="yellow"/>
        </w:rPr>
        <w:t xml:space="preserve"> rozlišení na to, aby nebylo možné rozeznat pixely. Tento přístup je však velice výpočetně náročný tudíž, se aplikuje proces, kdy vysoké rozlišení je pouze tam kde je lidské oko aktuálně zaostřeno</w:t>
      </w:r>
      <w:r w:rsidRPr="00340495">
        <w:rPr>
          <w:highlight w:val="yellow"/>
        </w:rPr>
        <w:t xml:space="preserve">, k čemuž je však potřeba aby HMD implementoval </w:t>
      </w:r>
      <w:proofErr w:type="spellStart"/>
      <w:r w:rsidRPr="00340495">
        <w:rPr>
          <w:highlight w:val="yellow"/>
        </w:rPr>
        <w:t>tracking</w:t>
      </w:r>
      <w:proofErr w:type="spellEnd"/>
      <w:r w:rsidRPr="00340495">
        <w:rPr>
          <w:highlight w:val="yellow"/>
        </w:rPr>
        <w:t xml:space="preserve"> očí</w:t>
      </w:r>
      <w:r w:rsidR="006A1DB3">
        <w:rPr>
          <w:highlight w:val="yellow"/>
        </w:rPr>
        <w:t xml:space="preserve"> </w:t>
      </w:r>
      <w:r w:rsidR="006A1DB3">
        <w:rPr>
          <w:highlight w:val="yellow"/>
        </w:rPr>
        <w:fldChar w:fldCharType="begin"/>
      </w:r>
      <w:r w:rsidR="006A1DB3">
        <w:rPr>
          <w:highlight w:val="yellow"/>
        </w:rPr>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6A1DB3">
        <w:rPr>
          <w:highlight w:val="yellow"/>
        </w:rPr>
        <w:fldChar w:fldCharType="separate"/>
      </w:r>
      <w:r w:rsidR="006A1DB3" w:rsidRPr="006A1DB3">
        <w:rPr>
          <w:highlight w:val="yellow"/>
        </w:rPr>
        <w:t>(</w:t>
      </w:r>
      <w:proofErr w:type="spellStart"/>
      <w:r w:rsidR="006A1DB3" w:rsidRPr="006A1DB3">
        <w:rPr>
          <w:highlight w:val="yellow"/>
        </w:rPr>
        <w:t>LaValle</w:t>
      </w:r>
      <w:proofErr w:type="spellEnd"/>
      <w:r w:rsidR="006A1DB3" w:rsidRPr="006A1DB3">
        <w:rPr>
          <w:highlight w:val="yellow"/>
        </w:rPr>
        <w:t xml:space="preserve"> 2020)</w:t>
      </w:r>
      <w:r w:rsidR="006A1DB3">
        <w:rPr>
          <w:highlight w:val="yellow"/>
        </w:rPr>
        <w:fldChar w:fldCharType="end"/>
      </w:r>
      <w:r w:rsidRPr="00340495">
        <w:rPr>
          <w:highlight w:val="yellow"/>
        </w:rPr>
        <w:t>.</w:t>
      </w:r>
    </w:p>
    <w:p w14:paraId="25AA0481" w14:textId="5246A7FA" w:rsidR="007160C1" w:rsidRDefault="007160C1" w:rsidP="00FD5A58">
      <w:pPr>
        <w:pStyle w:val="Heading3"/>
      </w:pPr>
      <w:proofErr w:type="spellStart"/>
      <w:r>
        <w:t>Tracking</w:t>
      </w:r>
      <w:proofErr w:type="spellEnd"/>
    </w:p>
    <w:p w14:paraId="7ADE2B22" w14:textId="7F03EDC6" w:rsidR="007160C1" w:rsidRDefault="00F11FD9" w:rsidP="007160C1">
      <w:r>
        <w:t xml:space="preserve">Důležitým aspektem hardware pro VR je </w:t>
      </w:r>
      <w:proofErr w:type="spellStart"/>
      <w:r>
        <w:rPr>
          <w:i/>
          <w:iCs/>
        </w:rPr>
        <w:t>tracking</w:t>
      </w:r>
      <w:proofErr w:type="spellEnd"/>
      <w:r w:rsidR="00E12F85">
        <w:rPr>
          <w:i/>
          <w:iCs/>
        </w:rPr>
        <w:t xml:space="preserve"> </w:t>
      </w:r>
      <w:r>
        <w:rPr>
          <w:i/>
          <w:iCs/>
        </w:rPr>
        <w:fldChar w:fldCharType="begin"/>
      </w:r>
      <w:r w:rsidR="00AB45B4">
        <w:rPr>
          <w:i/>
          <w:iCs/>
        </w:rPr>
        <w:instrText xml:space="preserve"> ADDIN ZOTERO_ITEM CSL_CITATION {"citationID":"Vvs5N4QI","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i/>
          <w:iCs/>
        </w:rPr>
        <w:fldChar w:fldCharType="separate"/>
      </w:r>
      <w:r w:rsidRPr="00F11FD9">
        <w:t>(</w:t>
      </w:r>
      <w:proofErr w:type="spellStart"/>
      <w:r w:rsidRPr="00F11FD9">
        <w:t>Coltekin</w:t>
      </w:r>
      <w:proofErr w:type="spellEnd"/>
      <w:r w:rsidRPr="00F11FD9">
        <w:t xml:space="preserve"> et al. 2020)</w:t>
      </w:r>
      <w:r>
        <w:rPr>
          <w:i/>
          <w:iCs/>
        </w:rPr>
        <w:fldChar w:fldCharType="end"/>
      </w:r>
      <w:r>
        <w:t xml:space="preserve">. </w:t>
      </w:r>
      <w:r w:rsidR="00DB3E90">
        <w:t>Jedná se o z</w:t>
      </w:r>
      <w:r w:rsidR="007160C1">
        <w:t xml:space="preserve">ískávání kontinuální informace o poloze a pohybu v rámci reálného světa je klíčovou součástí VR systému. Díky vývoji mobilních telefonů a zmenšení a vylepšení </w:t>
      </w:r>
      <w:proofErr w:type="spellStart"/>
      <w:r w:rsidR="007160C1">
        <w:t>IMUs</w:t>
      </w:r>
      <w:proofErr w:type="spellEnd"/>
      <w:r w:rsidR="007160C1">
        <w:t xml:space="preserve"> byl umožněn vývoj přesných metod pro snímání polohy</w:t>
      </w:r>
      <w:r w:rsidR="00340495">
        <w:t xml:space="preserve"> </w:t>
      </w:r>
      <w:r w:rsidR="00DB3E90">
        <w:fldChar w:fldCharType="begin"/>
      </w:r>
      <w:r w:rsidR="0014392A">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fldChar w:fldCharType="separate"/>
      </w:r>
      <w:r w:rsidR="00DB3E90" w:rsidRPr="00DB3E90">
        <w:t>(LaValle 2020)</w:t>
      </w:r>
      <w:r w:rsidR="00DB3E90">
        <w:fldChar w:fldCharType="end"/>
      </w:r>
      <w:r w:rsidR="007160C1">
        <w:t xml:space="preserve">. </w:t>
      </w:r>
      <w:proofErr w:type="spellStart"/>
      <w:r w:rsidR="007160C1">
        <w:t>LaValle</w:t>
      </w:r>
      <w:proofErr w:type="spellEnd"/>
      <w:r w:rsidR="007160C1">
        <w:t xml:space="preserve"> uvádí 3 hlavní </w:t>
      </w:r>
      <w:r w:rsidR="00E3650B">
        <w:t>kategorie</w:t>
      </w:r>
      <w:r w:rsidR="007160C1">
        <w:t xml:space="preserve"> toho co VR systém potřebuje snímat: </w:t>
      </w:r>
    </w:p>
    <w:p w14:paraId="421A1333" w14:textId="04970488" w:rsidR="007160C1" w:rsidRDefault="007160C1" w:rsidP="001E0F8C">
      <w:pPr>
        <w:pStyle w:val="ListParagraph"/>
        <w:numPr>
          <w:ilvl w:val="0"/>
          <w:numId w:val="10"/>
        </w:numPr>
      </w:pPr>
      <w:r>
        <w:t xml:space="preserve">Smyslové orgány uživatele – převážně sledování pozice </w:t>
      </w:r>
      <w:r w:rsidR="00E3650B">
        <w:t>hlavy,</w:t>
      </w:r>
      <w:r w:rsidR="001E0F8C">
        <w:t xml:space="preserve"> popř. očí</w:t>
      </w:r>
    </w:p>
    <w:p w14:paraId="2BFB71BD" w14:textId="283AED65" w:rsidR="001E0F8C" w:rsidRDefault="001E0F8C" w:rsidP="001E0F8C">
      <w:pPr>
        <w:pStyle w:val="ListParagraph"/>
        <w:numPr>
          <w:ilvl w:val="0"/>
          <w:numId w:val="10"/>
        </w:numPr>
      </w:pPr>
      <w:r>
        <w:t>Ostatní části těla – obličej, ruce aj.</w:t>
      </w:r>
    </w:p>
    <w:p w14:paraId="31048422" w14:textId="3C85692A" w:rsidR="00E12F85" w:rsidRDefault="001E0F8C" w:rsidP="00E12F85">
      <w:pPr>
        <w:pStyle w:val="ListParagraph"/>
        <w:numPr>
          <w:ilvl w:val="0"/>
          <w:numId w:val="10"/>
        </w:numPr>
      </w:pPr>
      <w:r>
        <w:t>Okolní prostředí – reálné objekty v okolí uživatele</w:t>
      </w:r>
    </w:p>
    <w:p w14:paraId="41F33A51" w14:textId="14191822" w:rsidR="00E12F85" w:rsidRDefault="00E12F85" w:rsidP="00E12F85">
      <w:pPr>
        <w:pStyle w:val="Normlnprvnodsazen"/>
        <w:rPr>
          <w:lang w:eastAsia="en-US"/>
        </w:rPr>
      </w:pPr>
      <w:r>
        <w:rPr>
          <w:lang w:eastAsia="en-US"/>
        </w:rPr>
        <w:t xml:space="preserve">Důležitým konceptem pro </w:t>
      </w:r>
      <w:proofErr w:type="spellStart"/>
      <w:r>
        <w:rPr>
          <w:i/>
          <w:iCs/>
          <w:lang w:eastAsia="en-US"/>
        </w:rPr>
        <w:t>tracking</w:t>
      </w:r>
      <w:proofErr w:type="spellEnd"/>
      <w:r>
        <w:rPr>
          <w:i/>
          <w:iCs/>
          <w:lang w:eastAsia="en-US"/>
        </w:rPr>
        <w:t xml:space="preserve"> </w:t>
      </w:r>
      <w:r>
        <w:rPr>
          <w:lang w:eastAsia="en-US"/>
        </w:rPr>
        <w:t xml:space="preserve">je koncept </w:t>
      </w:r>
      <w:proofErr w:type="spellStart"/>
      <w:r>
        <w:rPr>
          <w:lang w:eastAsia="en-US"/>
        </w:rPr>
        <w:t>DoF</w:t>
      </w:r>
      <w:proofErr w:type="spellEnd"/>
      <w:r>
        <w:rPr>
          <w:lang w:eastAsia="en-US"/>
        </w:rPr>
        <w:t xml:space="preserve"> (</w:t>
      </w:r>
      <w:proofErr w:type="spellStart"/>
      <w:r>
        <w:rPr>
          <w:i/>
          <w:iCs/>
          <w:lang w:eastAsia="en-US"/>
        </w:rPr>
        <w:t>degrees</w:t>
      </w:r>
      <w:proofErr w:type="spellEnd"/>
      <w:r>
        <w:rPr>
          <w:i/>
          <w:iCs/>
          <w:lang w:eastAsia="en-US"/>
        </w:rPr>
        <w:t xml:space="preserve"> </w:t>
      </w:r>
      <w:proofErr w:type="spellStart"/>
      <w:r>
        <w:rPr>
          <w:i/>
          <w:iCs/>
          <w:lang w:eastAsia="en-US"/>
        </w:rPr>
        <w:t>of</w:t>
      </w:r>
      <w:proofErr w:type="spellEnd"/>
      <w:r>
        <w:rPr>
          <w:i/>
          <w:iCs/>
          <w:lang w:eastAsia="en-US"/>
        </w:rPr>
        <w:t xml:space="preserve"> </w:t>
      </w:r>
      <w:proofErr w:type="spellStart"/>
      <w:r>
        <w:rPr>
          <w:i/>
          <w:iCs/>
          <w:lang w:eastAsia="en-US"/>
        </w:rPr>
        <w:t>freedom</w:t>
      </w:r>
      <w:proofErr w:type="spellEnd"/>
      <w:r>
        <w:rPr>
          <w:i/>
          <w:iCs/>
          <w:lang w:eastAsia="en-US"/>
        </w:rPr>
        <w:t xml:space="preserve"> – </w:t>
      </w:r>
      <w:r>
        <w:rPr>
          <w:lang w:eastAsia="en-US"/>
        </w:rPr>
        <w:t xml:space="preserve">stupně volnosti). </w:t>
      </w:r>
      <w:proofErr w:type="spellStart"/>
      <w:r w:rsidR="00C75062">
        <w:rPr>
          <w:lang w:eastAsia="en-US"/>
        </w:rPr>
        <w:t>DoF</w:t>
      </w:r>
      <w:proofErr w:type="spellEnd"/>
      <w:r w:rsidR="00C75062">
        <w:rPr>
          <w:lang w:eastAsia="en-US"/>
        </w:rPr>
        <w:t xml:space="preserve"> je specifický způsob jakým se může pohybovat objekt v prostoru. Pohyby je možné zjednodušit na rotaci či posun po dané přímce.</w:t>
      </w:r>
      <w:r w:rsidR="00412B84">
        <w:rPr>
          <w:lang w:eastAsia="en-US"/>
        </w:rPr>
        <w:t xml:space="preserve"> Jakýkoliv objekt se v prostoru může pohybovat pomocí 6 </w:t>
      </w:r>
      <w:proofErr w:type="spellStart"/>
      <w:r w:rsidR="00412B84">
        <w:rPr>
          <w:lang w:eastAsia="en-US"/>
        </w:rPr>
        <w:t>DoF</w:t>
      </w:r>
      <w:proofErr w:type="spellEnd"/>
      <w:r w:rsidR="00412B84">
        <w:rPr>
          <w:lang w:eastAsia="en-US"/>
        </w:rPr>
        <w:t>, tedy translací a rotací kolem X, Y, Z</w:t>
      </w:r>
      <w:r w:rsidR="00340495">
        <w:rPr>
          <w:lang w:eastAsia="en-US"/>
        </w:rPr>
        <w:t> </w:t>
      </w:r>
      <w:r w:rsidR="00412B84">
        <w:rPr>
          <w:lang w:eastAsia="en-US"/>
        </w:rPr>
        <w:t>os</w:t>
      </w:r>
      <w:r w:rsidR="00340495">
        <w:rPr>
          <w:lang w:eastAsia="en-US"/>
        </w:rPr>
        <w:t xml:space="preserve"> </w:t>
      </w:r>
      <w:r w:rsidR="00340495">
        <w:rPr>
          <w:lang w:eastAsia="en-US"/>
        </w:rPr>
        <w:fldChar w:fldCharType="begin"/>
      </w:r>
      <w:r w:rsidR="006B2254">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Pr>
          <w:lang w:eastAsia="en-US"/>
        </w:rPr>
        <w:fldChar w:fldCharType="separate"/>
      </w:r>
      <w:r w:rsidR="006B2254" w:rsidRPr="006B2254">
        <w:t>(Sherman, Craig 2019)</w:t>
      </w:r>
      <w:r w:rsidR="00340495">
        <w:rPr>
          <w:lang w:eastAsia="en-US"/>
        </w:rPr>
        <w:fldChar w:fldCharType="end"/>
      </w:r>
      <w:r w:rsidR="00412B84">
        <w:rPr>
          <w:lang w:eastAsia="en-US"/>
        </w:rPr>
        <w:t xml:space="preserve">. </w:t>
      </w:r>
    </w:p>
    <w:p w14:paraId="67D9073A" w14:textId="77777777" w:rsidR="006B5504" w:rsidRDefault="006B5504" w:rsidP="006B5504">
      <w:pPr>
        <w:pStyle w:val="Normlnprvnodsazen"/>
        <w:keepNext/>
      </w:pPr>
      <w:r>
        <w:rPr>
          <w:noProof/>
          <w:lang w:val="en-US"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418B5A80" w:rsidR="006B5504" w:rsidRPr="00412B84" w:rsidRDefault="006B5504" w:rsidP="006B5504">
      <w:pPr>
        <w:pStyle w:val="Caption"/>
        <w:rPr>
          <w:lang w:val="en-US"/>
        </w:rPr>
      </w:pPr>
      <w:r>
        <w:t xml:space="preserve">Obr. </w:t>
      </w:r>
      <w:r>
        <w:fldChar w:fldCharType="begin"/>
      </w:r>
      <w:r>
        <w:instrText xml:space="preserve"> SEQ Obr. \* ARABIC </w:instrText>
      </w:r>
      <w:r>
        <w:fldChar w:fldCharType="separate"/>
      </w:r>
      <w:r w:rsidR="00FD0AFD">
        <w:rPr>
          <w:noProof/>
        </w:rPr>
        <w:t>4</w:t>
      </w:r>
      <w:r>
        <w:fldChar w:fldCharType="end"/>
      </w:r>
      <w:r>
        <w:t xml:space="preserve"> Stupně volnosti – </w:t>
      </w:r>
      <w:proofErr w:type="spellStart"/>
      <w:r>
        <w:t>Degrees</w:t>
      </w:r>
      <w:proofErr w:type="spellEnd"/>
      <w:r>
        <w:t xml:space="preserve"> </w:t>
      </w:r>
      <w:proofErr w:type="spellStart"/>
      <w:r>
        <w:t>of</w:t>
      </w:r>
      <w:proofErr w:type="spellEnd"/>
      <w:r>
        <w:t xml:space="preserve"> </w:t>
      </w:r>
      <w:proofErr w:type="spellStart"/>
      <w:r>
        <w:t>freedom</w:t>
      </w:r>
      <w:proofErr w:type="spellEnd"/>
      <w:r>
        <w:t xml:space="preserve"> – </w:t>
      </w:r>
      <w:proofErr w:type="spellStart"/>
      <w:r>
        <w:t>DoF</w:t>
      </w:r>
      <w:proofErr w:type="spellEnd"/>
      <w:r>
        <w:t xml:space="preserve"> (zdroj: </w:t>
      </w:r>
      <w:r>
        <w:fldChar w:fldCharType="begin"/>
      </w:r>
      <w:r>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fldChar w:fldCharType="separate"/>
      </w:r>
      <w:r w:rsidRPr="006B5504">
        <w:t>(</w:t>
      </w:r>
      <w:proofErr w:type="spellStart"/>
      <w:r w:rsidRPr="006B5504">
        <w:t>Dupin</w:t>
      </w:r>
      <w:proofErr w:type="spellEnd"/>
      <w:r w:rsidRPr="006B5504">
        <w:t xml:space="preserve"> 2016)</w:t>
      </w:r>
      <w:r>
        <w:fldChar w:fldCharType="end"/>
      </w:r>
      <w:r>
        <w:t>)</w:t>
      </w:r>
    </w:p>
    <w:p w14:paraId="7A7C3724" w14:textId="75E66D10" w:rsidR="00E3650B" w:rsidRDefault="00E3650B" w:rsidP="00E3650B">
      <w:proofErr w:type="spellStart"/>
      <w:r>
        <w:t>Tracking</w:t>
      </w:r>
      <w:proofErr w:type="spellEnd"/>
      <w:r>
        <w:t xml:space="preserve"> je dalším z vhodných kritérií pro kategorizaci HMD. Je možné je rozdělovat dle kritérií</w:t>
      </w:r>
      <w:r w:rsidR="00AB45B4">
        <w:t xml:space="preserve"> </w:t>
      </w:r>
      <w:r w:rsidR="00AB45B4">
        <w:fldChar w:fldCharType="begin"/>
      </w:r>
      <w:r w:rsidR="00AB45B4">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fldChar w:fldCharType="separate"/>
      </w:r>
      <w:r w:rsidR="00AB45B4" w:rsidRPr="00AB45B4">
        <w:t>(A-Frame authors 2023)</w:t>
      </w:r>
      <w:r w:rsidR="00AB45B4">
        <w:fldChar w:fldCharType="end"/>
      </w:r>
      <w:r w:rsidR="00AB45B4">
        <w:t xml:space="preserve"> </w:t>
      </w:r>
      <w:r>
        <w:t>:</w:t>
      </w:r>
    </w:p>
    <w:p w14:paraId="5E7A656C" w14:textId="23B83529" w:rsidR="00E3650B" w:rsidRDefault="00E3650B" w:rsidP="00E3650B">
      <w:pPr>
        <w:pStyle w:val="Normlnprvnodsazen"/>
        <w:numPr>
          <w:ilvl w:val="0"/>
          <w:numId w:val="19"/>
        </w:numPr>
        <w:rPr>
          <w:lang w:eastAsia="en-US"/>
        </w:rPr>
      </w:pPr>
      <w:r>
        <w:rPr>
          <w:lang w:eastAsia="en-US"/>
        </w:rPr>
        <w:t xml:space="preserve">Kolik </w:t>
      </w:r>
      <w:proofErr w:type="spellStart"/>
      <w:r>
        <w:rPr>
          <w:lang w:eastAsia="en-US"/>
        </w:rPr>
        <w:t>DoF</w:t>
      </w:r>
      <w:proofErr w:type="spellEnd"/>
      <w:r>
        <w:rPr>
          <w:lang w:eastAsia="en-US"/>
        </w:rPr>
        <w:t xml:space="preserve"> (</w:t>
      </w:r>
      <w:proofErr w:type="spellStart"/>
      <w:r w:rsidRPr="00E3650B">
        <w:rPr>
          <w:i/>
          <w:iCs/>
          <w:lang w:eastAsia="en-US"/>
        </w:rPr>
        <w:t>degrees</w:t>
      </w:r>
      <w:proofErr w:type="spellEnd"/>
      <w:r w:rsidRPr="00E3650B">
        <w:rPr>
          <w:i/>
          <w:iCs/>
          <w:lang w:eastAsia="en-US"/>
        </w:rPr>
        <w:t xml:space="preserve"> </w:t>
      </w:r>
      <w:proofErr w:type="spellStart"/>
      <w:r w:rsidRPr="00E3650B">
        <w:rPr>
          <w:i/>
          <w:iCs/>
          <w:lang w:eastAsia="en-US"/>
        </w:rPr>
        <w:t>of</w:t>
      </w:r>
      <w:proofErr w:type="spellEnd"/>
      <w:r w:rsidRPr="00E3650B">
        <w:rPr>
          <w:i/>
          <w:iCs/>
          <w:lang w:eastAsia="en-US"/>
        </w:rPr>
        <w:t xml:space="preserve"> </w:t>
      </w:r>
      <w:proofErr w:type="spellStart"/>
      <w:r w:rsidRPr="00E3650B">
        <w:rPr>
          <w:i/>
          <w:iCs/>
          <w:lang w:eastAsia="en-US"/>
        </w:rPr>
        <w:t>freedom</w:t>
      </w:r>
      <w:proofErr w:type="spellEnd"/>
      <w:r>
        <w:rPr>
          <w:lang w:eastAsia="en-US"/>
        </w:rPr>
        <w:t xml:space="preserve">) uživateli umožňují. Hlavní kategorie jsou 6DoF (rotační a poziční) a 3DoF (rotační). </w:t>
      </w:r>
    </w:p>
    <w:p w14:paraId="1970D675" w14:textId="77777777" w:rsidR="00E3650B" w:rsidRDefault="00E3650B" w:rsidP="00E3650B">
      <w:pPr>
        <w:pStyle w:val="Normlnprvnodsazen"/>
        <w:numPr>
          <w:ilvl w:val="0"/>
          <w:numId w:val="19"/>
        </w:numPr>
        <w:rPr>
          <w:lang w:eastAsia="en-US"/>
        </w:rPr>
      </w:pPr>
      <w:r>
        <w:rPr>
          <w:lang w:eastAsia="en-US"/>
        </w:rPr>
        <w:t xml:space="preserve">Zda HMD jsou pouze display nebo jsou k nim přiřazeny i dodatečné ovladače. Následně pak kolik </w:t>
      </w:r>
      <w:proofErr w:type="spellStart"/>
      <w:r>
        <w:rPr>
          <w:lang w:eastAsia="en-US"/>
        </w:rPr>
        <w:t>DoF</w:t>
      </w:r>
      <w:proofErr w:type="spellEnd"/>
      <w:r>
        <w:rPr>
          <w:lang w:eastAsia="en-US"/>
        </w:rPr>
        <w:t xml:space="preserve"> tyto ovladače mají (2 – klávesnice a myš, 3 – rotační, 6 – rotační i poziční).</w:t>
      </w:r>
    </w:p>
    <w:p w14:paraId="37202A11" w14:textId="39DB1722" w:rsidR="00837E83" w:rsidRDefault="00AB45B4" w:rsidP="00837E83">
      <w:pPr>
        <w:pStyle w:val="Normlnprvnodsazen"/>
        <w:numPr>
          <w:ilvl w:val="0"/>
          <w:numId w:val="19"/>
        </w:numPr>
        <w:rPr>
          <w:lang w:eastAsia="en-US"/>
        </w:rPr>
      </w:pPr>
      <w:r>
        <w:rPr>
          <w:lang w:eastAsia="en-US"/>
        </w:rPr>
        <w:t xml:space="preserve">Zda výpočetní jednotka je stolní počítač, mobilní telefon, popř. samotný HMD. </w:t>
      </w:r>
    </w:p>
    <w:p w14:paraId="739B8B03" w14:textId="3C8FC738" w:rsidR="0050269A" w:rsidRDefault="00837E83" w:rsidP="0050269A">
      <w:r>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t>DoF</w:t>
      </w:r>
      <w:proofErr w:type="spellEnd"/>
      <w:r>
        <w:t xml:space="preserve"> pro dané vstupní zařízení snímá a zpracovává. </w:t>
      </w:r>
    </w:p>
    <w:p w14:paraId="72DA88A8" w14:textId="63D5AB08" w:rsidR="0050269A" w:rsidRPr="0050269A" w:rsidRDefault="0050269A" w:rsidP="0050269A">
      <w:pPr>
        <w:pStyle w:val="Normlnprvnodsazen"/>
        <w:rPr>
          <w:lang w:eastAsia="en-US"/>
        </w:rPr>
      </w:pPr>
      <w:r w:rsidRPr="0050269A">
        <w:rPr>
          <w:highlight w:val="yellow"/>
          <w:lang w:val="en-US" w:eastAsia="en-US"/>
        </w:rPr>
        <w:t xml:space="preserve">#TODO – viz. </w:t>
      </w:r>
      <w:proofErr w:type="spellStart"/>
      <w:r w:rsidRPr="0050269A">
        <w:rPr>
          <w:highlight w:val="yellow"/>
          <w:lang w:val="en-US" w:eastAsia="en-US"/>
        </w:rPr>
        <w:t>tabulka</w:t>
      </w:r>
      <w:proofErr w:type="spellEnd"/>
      <w:r w:rsidRPr="0050269A">
        <w:rPr>
          <w:highlight w:val="yellow"/>
          <w:lang w:val="en-US" w:eastAsia="en-US"/>
        </w:rPr>
        <w:t xml:space="preserve"> HMDs – jak</w:t>
      </w:r>
      <w:r w:rsidRPr="0050269A">
        <w:rPr>
          <w:highlight w:val="yellow"/>
          <w:lang w:eastAsia="en-US"/>
        </w:rPr>
        <w:t>é sem dát k porovnání – jen ty ke kterým se dostanu ? (Android (</w:t>
      </w:r>
      <w:proofErr w:type="spellStart"/>
      <w:r w:rsidRPr="0050269A">
        <w:rPr>
          <w:highlight w:val="yellow"/>
          <w:lang w:eastAsia="en-US"/>
        </w:rPr>
        <w:t>slabej</w:t>
      </w:r>
      <w:proofErr w:type="spellEnd"/>
      <w:r w:rsidRPr="0050269A">
        <w:rPr>
          <w:highlight w:val="yellow"/>
          <w:lang w:eastAsia="en-US"/>
        </w:rPr>
        <w:t xml:space="preserve">, </w:t>
      </w:r>
      <w:proofErr w:type="spellStart"/>
      <w:r w:rsidRPr="0050269A">
        <w:rPr>
          <w:highlight w:val="yellow"/>
          <w:lang w:eastAsia="en-US"/>
        </w:rPr>
        <w:t>silnej</w:t>
      </w:r>
      <w:proofErr w:type="spellEnd"/>
      <w:r w:rsidRPr="0050269A">
        <w:rPr>
          <w:highlight w:val="yellow"/>
          <w:lang w:eastAsia="en-US"/>
        </w:rPr>
        <w:t xml:space="preserve">) - </w:t>
      </w:r>
      <w:proofErr w:type="spellStart"/>
      <w:r w:rsidRPr="0050269A">
        <w:rPr>
          <w:highlight w:val="yellow"/>
          <w:lang w:eastAsia="en-US"/>
        </w:rPr>
        <w:t>Retrak</w:t>
      </w:r>
      <w:proofErr w:type="spellEnd"/>
      <w:r w:rsidRPr="0050269A">
        <w:rPr>
          <w:highlight w:val="yellow"/>
          <w:lang w:eastAsia="en-US"/>
        </w:rPr>
        <w:t xml:space="preserve"> Utopia 360° VR Headset, </w:t>
      </w:r>
      <w:proofErr w:type="spellStart"/>
      <w:r w:rsidRPr="0050269A">
        <w:rPr>
          <w:highlight w:val="yellow"/>
          <w:lang w:eastAsia="en-US"/>
        </w:rPr>
        <w:t>nějakej</w:t>
      </w:r>
      <w:proofErr w:type="spellEnd"/>
      <w:r w:rsidRPr="0050269A">
        <w:rPr>
          <w:highlight w:val="yellow"/>
          <w:lang w:eastAsia="en-US"/>
        </w:rPr>
        <w:t xml:space="preserve"> low-cost s </w:t>
      </w:r>
      <w:proofErr w:type="spellStart"/>
      <w:r w:rsidRPr="0050269A">
        <w:rPr>
          <w:highlight w:val="yellow"/>
          <w:lang w:eastAsia="en-US"/>
        </w:rPr>
        <w:t>controlerama</w:t>
      </w:r>
      <w:proofErr w:type="spellEnd"/>
      <w:r w:rsidRPr="0050269A">
        <w:rPr>
          <w:highlight w:val="yellow"/>
          <w:lang w:eastAsia="en-US"/>
        </w:rPr>
        <w:t xml:space="preserve">? – Samsung </w:t>
      </w:r>
      <w:proofErr w:type="spellStart"/>
      <w:r w:rsidRPr="0050269A">
        <w:rPr>
          <w:highlight w:val="yellow"/>
          <w:lang w:eastAsia="en-US"/>
        </w:rPr>
        <w:t>Gear</w:t>
      </w:r>
      <w:proofErr w:type="spellEnd"/>
      <w:r w:rsidRPr="0050269A">
        <w:rPr>
          <w:highlight w:val="yellow"/>
          <w:lang w:eastAsia="en-US"/>
        </w:rPr>
        <w:t xml:space="preserve"> VR?, </w:t>
      </w:r>
      <w:proofErr w:type="spellStart"/>
      <w:r w:rsidRPr="0050269A">
        <w:rPr>
          <w:highlight w:val="yellow"/>
          <w:lang w:eastAsia="en-US"/>
        </w:rPr>
        <w:t>Oculus</w:t>
      </w:r>
      <w:proofErr w:type="spellEnd"/>
      <w:r w:rsidRPr="0050269A">
        <w:rPr>
          <w:highlight w:val="yellow"/>
          <w:lang w:eastAsia="en-US"/>
        </w:rPr>
        <w:t xml:space="preserve"> </w:t>
      </w:r>
      <w:proofErr w:type="spellStart"/>
      <w:r w:rsidRPr="0050269A">
        <w:rPr>
          <w:highlight w:val="yellow"/>
          <w:lang w:eastAsia="en-US"/>
        </w:rPr>
        <w:t>Quest</w:t>
      </w:r>
      <w:proofErr w:type="spellEnd"/>
      <w:r w:rsidRPr="0050269A">
        <w:rPr>
          <w:highlight w:val="yellow"/>
          <w:lang w:eastAsia="en-US"/>
        </w:rPr>
        <w:t xml:space="preserve"> 2, HTC </w:t>
      </w:r>
      <w:proofErr w:type="spellStart"/>
      <w:r w:rsidRPr="0050269A">
        <w:rPr>
          <w:highlight w:val="yellow"/>
          <w:lang w:eastAsia="en-US"/>
        </w:rPr>
        <w:t>Vive</w:t>
      </w:r>
      <w:proofErr w:type="spellEnd"/>
      <w:r w:rsidRPr="0050269A">
        <w:rPr>
          <w:highlight w:val="yellow"/>
          <w:lang w:eastAsia="en-US"/>
        </w:rPr>
        <w:t xml:space="preserve"> Pro? – je ve škole?)</w:t>
      </w:r>
      <w:r>
        <w:rPr>
          <w:lang w:eastAsia="en-US"/>
        </w:rPr>
        <w:t xml:space="preserve">  </w:t>
      </w:r>
    </w:p>
    <w:p w14:paraId="76961227" w14:textId="5E25F962" w:rsidR="00BA4D29" w:rsidRDefault="00BA4D29" w:rsidP="00BA4D29">
      <w:pPr>
        <w:pStyle w:val="Heading2"/>
      </w:pPr>
      <w:r>
        <w:t>Percepce</w:t>
      </w:r>
    </w:p>
    <w:p w14:paraId="71DD0F4C" w14:textId="16D3A5D2"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14392A">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w:t>
      </w:r>
      <w:r w:rsidR="00421AD6">
        <w:rPr>
          <w:lang w:eastAsia="cs-CZ"/>
        </w:rPr>
        <w:t xml:space="preserve"> V případě percepce je možné hovořit o počitcích, které jsou inicializované podněty ze smyslových orgánů. Více počitků pak tvoří vjem. </w:t>
      </w:r>
      <w:r w:rsidR="00421AD6">
        <w:rPr>
          <w:lang w:eastAsia="cs-CZ"/>
        </w:rPr>
        <w:fldChar w:fldCharType="begin"/>
      </w:r>
      <w:r w:rsidR="0014392A">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14392A">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 xml:space="preserve">. </w:t>
      </w:r>
    </w:p>
    <w:p w14:paraId="12610B6E" w14:textId="2AB36BAA" w:rsidR="00BA4D29" w:rsidRDefault="00BA4D29" w:rsidP="00BA4D29">
      <w:pPr>
        <w:pStyle w:val="Heading3"/>
      </w:pPr>
      <w:r>
        <w:lastRenderedPageBreak/>
        <w:t>Percepce vzdálenosti</w:t>
      </w:r>
    </w:p>
    <w:p w14:paraId="40362F60" w14:textId="7C1F3296" w:rsidR="00CA6A8E" w:rsidRDefault="00CA6A8E" w:rsidP="00CA6A8E">
      <w:r>
        <w:t xml:space="preserve">Percepce vzdálenosti má za úkol dle </w:t>
      </w:r>
      <w:r>
        <w:fldChar w:fldCharType="begin"/>
      </w:r>
      <w:r w:rsidR="0014392A">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Mather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BAB173A"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vnímána jedním či oběma očima. </w:t>
      </w:r>
      <w:r w:rsidR="001F0D3F">
        <w:t xml:space="preserve">Dále je pak možné vodítka rozdělit na statická a dynamická. </w:t>
      </w:r>
      <w:r>
        <w:t xml:space="preserve">Při vnímání jsou tato vodítka kombinována. </w:t>
      </w:r>
      <w:r>
        <w:fldChar w:fldCharType="begin"/>
      </w:r>
      <w:r w:rsidR="0014392A">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Mather 2016; Chloupková 2007)</w:t>
      </w:r>
      <w:r>
        <w:fldChar w:fldCharType="end"/>
      </w:r>
      <w:r w:rsidR="006F1B49">
        <w:t xml:space="preserve">. </w:t>
      </w:r>
    </w:p>
    <w:p w14:paraId="3FEB35C4" w14:textId="77777777" w:rsidR="009C7ECC" w:rsidRPr="00FC5365" w:rsidRDefault="001F0D3F" w:rsidP="009C7ECC">
      <w:pPr>
        <w:pStyle w:val="Normlnprvnodsazen"/>
        <w:keepNext/>
        <w:rPr>
          <w:lang w:val="en-US"/>
        </w:rPr>
      </w:pPr>
      <w:r>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0FBDADF5" w:rsidR="006F1B49" w:rsidRPr="00EC211D" w:rsidRDefault="009C7ECC" w:rsidP="009C7ECC">
      <w:pPr>
        <w:pStyle w:val="Caption"/>
        <w:rPr>
          <w:highlight w:val="yellow"/>
        </w:rPr>
      </w:pPr>
      <w:r w:rsidRPr="00EC211D">
        <w:rPr>
          <w:highlight w:val="yellow"/>
        </w:rPr>
        <w:t xml:space="preserve">Obr. </w:t>
      </w:r>
      <w:r w:rsidRPr="00EC211D">
        <w:rPr>
          <w:highlight w:val="yellow"/>
        </w:rPr>
        <w:fldChar w:fldCharType="begin"/>
      </w:r>
      <w:r w:rsidRPr="00EC211D">
        <w:rPr>
          <w:highlight w:val="yellow"/>
        </w:rPr>
        <w:instrText xml:space="preserve"> SEQ Obr. \* ARABIC </w:instrText>
      </w:r>
      <w:r w:rsidRPr="00EC211D">
        <w:rPr>
          <w:highlight w:val="yellow"/>
        </w:rPr>
        <w:fldChar w:fldCharType="separate"/>
      </w:r>
      <w:r w:rsidR="00FD0AFD">
        <w:rPr>
          <w:noProof/>
          <w:highlight w:val="yellow"/>
        </w:rPr>
        <w:t>5</w:t>
      </w:r>
      <w:r w:rsidRPr="00EC211D">
        <w:rPr>
          <w:highlight w:val="yellow"/>
        </w:rPr>
        <w:fldChar w:fldCharType="end"/>
      </w:r>
      <w:r w:rsidRPr="00EC211D">
        <w:rPr>
          <w:highlight w:val="yellow"/>
        </w:rPr>
        <w:t xml:space="preserve"> Monokulární prostorová vodítka (upraveno dle: </w:t>
      </w:r>
      <w:r w:rsidR="00EC211D" w:rsidRPr="00EC211D">
        <w:rPr>
          <w:highlight w:val="yellow"/>
        </w:rPr>
        <w:fldChar w:fldCharType="begin"/>
      </w:r>
      <w:r w:rsidR="0014392A">
        <w:rPr>
          <w:highlight w:val="yellow"/>
        </w:rPr>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EC211D">
        <w:rPr>
          <w:highlight w:val="yellow"/>
        </w:rPr>
        <w:fldChar w:fldCharType="separate"/>
      </w:r>
      <w:r w:rsidR="00EC211D" w:rsidRPr="00EC211D">
        <w:rPr>
          <w:highlight w:val="yellow"/>
        </w:rPr>
        <w:t>(Bogdanova, Boulanger, Zheng 2016)</w:t>
      </w:r>
      <w:r w:rsidR="00EC211D" w:rsidRPr="00EC211D">
        <w:rPr>
          <w:highlight w:val="yellow"/>
        </w:rPr>
        <w:fldChar w:fldCharType="end"/>
      </w:r>
      <w:r w:rsidRPr="00EC211D">
        <w:rPr>
          <w:highlight w:val="yellow"/>
        </w:rPr>
        <w:t>)</w:t>
      </w:r>
    </w:p>
    <w:p w14:paraId="26473751" w14:textId="3590ED1D" w:rsidR="00BA4D29" w:rsidRDefault="00BA4D29" w:rsidP="00BA4D29">
      <w:r w:rsidRPr="00EC211D">
        <w:rPr>
          <w:highlight w:val="yellow"/>
          <w:lang w:val="en-US"/>
        </w:rPr>
        <w:t xml:space="preserve"># TODO – </w:t>
      </w:r>
      <w:proofErr w:type="spellStart"/>
      <w:r w:rsidRPr="00EC211D">
        <w:rPr>
          <w:highlight w:val="yellow"/>
          <w:lang w:val="en-US"/>
        </w:rPr>
        <w:t>monokul</w:t>
      </w:r>
      <w:r w:rsidRPr="00EC211D">
        <w:rPr>
          <w:highlight w:val="yellow"/>
        </w:rPr>
        <w:t>ární</w:t>
      </w:r>
      <w:proofErr w:type="spellEnd"/>
      <w:r w:rsidRPr="00EC211D">
        <w:rPr>
          <w:highlight w:val="yellow"/>
        </w:rPr>
        <w:t xml:space="preserve"> a binokulární vodítka text z 3D vizualizace </w:t>
      </w:r>
      <w:r w:rsidR="001F0D3F" w:rsidRPr="00EC211D">
        <w:rPr>
          <w:highlight w:val="yellow"/>
        </w:rPr>
        <w:t xml:space="preserve">– předělat do </w:t>
      </w:r>
      <w:r w:rsidR="00FE3EBA" w:rsidRPr="00EC211D">
        <w:rPr>
          <w:highlight w:val="yellow"/>
        </w:rPr>
        <w:t xml:space="preserve">češtiny- </w:t>
      </w:r>
      <w:r w:rsidR="00337667" w:rsidRPr="00EC211D">
        <w:rPr>
          <w:highlight w:val="yellow"/>
        </w:rPr>
        <w:t>má to vůbec cenu sem vypisovat jednotlivé vodítka?</w:t>
      </w:r>
      <w:r w:rsidR="00337667">
        <w:t xml:space="preserve"> </w:t>
      </w:r>
    </w:p>
    <w:p w14:paraId="1D8108EA" w14:textId="7E80E567" w:rsidR="00EE6D7D" w:rsidRDefault="00337667" w:rsidP="00EE6D7D">
      <w: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t>Příkladem neshody může být (</w:t>
      </w:r>
      <w:proofErr w:type="spellStart"/>
      <w:r w:rsidR="00DF14FD" w:rsidRPr="00DF14FD">
        <w:rPr>
          <w:highlight w:val="yellow"/>
        </w:rPr>
        <w:t>vergence</w:t>
      </w:r>
      <w:proofErr w:type="spellEnd"/>
      <w:r w:rsidR="00DF14FD" w:rsidRPr="00DF14FD">
        <w:rPr>
          <w:highlight w:val="yellow"/>
        </w:rPr>
        <w:t xml:space="preserve"> </w:t>
      </w:r>
      <w:proofErr w:type="spellStart"/>
      <w:r w:rsidR="00DF14FD" w:rsidRPr="00DF14FD">
        <w:rPr>
          <w:highlight w:val="yellow"/>
        </w:rPr>
        <w:t>accomodation</w:t>
      </w:r>
      <w:proofErr w:type="spellEnd"/>
      <w:r w:rsidR="00DF14FD" w:rsidRPr="00DF14FD">
        <w:rPr>
          <w:highlight w:val="yellow"/>
        </w:rPr>
        <w:t xml:space="preserve"> </w:t>
      </w:r>
      <w:proofErr w:type="spellStart"/>
      <w:r w:rsidR="00DF14FD" w:rsidRPr="00DF14FD">
        <w:rPr>
          <w:highlight w:val="yellow"/>
        </w:rPr>
        <w:t>mismatch</w:t>
      </w:r>
      <w:proofErr w:type="spellEnd"/>
      <w:r w:rsidR="00DF14FD">
        <w:t xml:space="preserve">). </w:t>
      </w:r>
      <w:r w:rsidR="0026039C">
        <w:t xml:space="preserve">Dalšími příčinami neshod je pak nedokonalý </w:t>
      </w:r>
      <w:proofErr w:type="spellStart"/>
      <w:r w:rsidR="0026039C">
        <w:t>tracking</w:t>
      </w:r>
      <w:proofErr w:type="spellEnd"/>
      <w:r w:rsidR="0026039C">
        <w:t xml:space="preserve"> hlavy uživatele, kdy výrazná latence působí opoždění zobrazení. Problematické je i když </w:t>
      </w:r>
      <w:proofErr w:type="spellStart"/>
      <w:r w:rsidR="0026039C">
        <w:t>tracking</w:t>
      </w:r>
      <w:proofErr w:type="spellEnd"/>
      <w:r w:rsidR="0026039C">
        <w:t xml:space="preserve"> sleduje pouze orientaci hlavy a tím pádem znemožňuje použití paralaxy pohybu. </w:t>
      </w:r>
      <w:r w:rsidR="0026039C" w:rsidRPr="0026039C">
        <w:rPr>
          <w:highlight w:val="yellow"/>
        </w:rPr>
        <w:fldChar w:fldCharType="begin"/>
      </w:r>
      <w:r w:rsidR="0014392A">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26039C">
        <w:rPr>
          <w:highlight w:val="yellow"/>
        </w:rPr>
        <w:fldChar w:fldCharType="separate"/>
      </w:r>
      <w:r w:rsidR="0026039C" w:rsidRPr="0026039C">
        <w:rPr>
          <w:highlight w:val="yellow"/>
        </w:rPr>
        <w:t>(LaValle 2020)</w:t>
      </w:r>
      <w:r w:rsidR="0026039C" w:rsidRPr="0026039C">
        <w:rPr>
          <w:highlight w:val="yellow"/>
        </w:rPr>
        <w:fldChar w:fldCharType="end"/>
      </w:r>
      <w:r w:rsidR="0026039C" w:rsidRPr="0026039C">
        <w:rPr>
          <w:highlight w:val="yellow"/>
        </w:rPr>
        <w:t xml:space="preserve"> zmiňuje fakt, že monokulárních vodítek by mělo při tvorbě </w:t>
      </w:r>
      <w:proofErr w:type="spellStart"/>
      <w:r w:rsidR="0026039C" w:rsidRPr="0026039C">
        <w:rPr>
          <w:highlight w:val="yellow"/>
        </w:rPr>
        <w:t>virutální</w:t>
      </w:r>
      <w:proofErr w:type="spellEnd"/>
      <w:r w:rsidR="0026039C" w:rsidRPr="0026039C">
        <w:rPr>
          <w:highlight w:val="yellow"/>
        </w:rPr>
        <w:t xml:space="preserve"> prostředí být využíváno co nejvíce.</w:t>
      </w:r>
    </w:p>
    <w:p w14:paraId="6BCBBF4E" w14:textId="7838949D" w:rsidR="00BA4D29" w:rsidRDefault="00506131" w:rsidP="00506131">
      <w:pPr>
        <w:pStyle w:val="Heading3"/>
      </w:pPr>
      <w:r>
        <w:t>Percepce pohybu</w:t>
      </w:r>
    </w:p>
    <w:p w14:paraId="2DAA3F53" w14:textId="45FC390D" w:rsidR="00506131" w:rsidRDefault="00506131" w:rsidP="00506131">
      <w:r>
        <w:t>…</w:t>
      </w:r>
    </w:p>
    <w:p w14:paraId="12C0C6C9" w14:textId="5576C323" w:rsidR="00506131" w:rsidRDefault="00506131" w:rsidP="00506131">
      <w:pPr>
        <w:pStyle w:val="Normlnprvnodsazen"/>
        <w:rPr>
          <w:b/>
          <w:bCs/>
          <w:lang w:eastAsia="en-US"/>
        </w:rPr>
      </w:pPr>
      <w:r>
        <w:rPr>
          <w:lang w:eastAsia="en-US"/>
        </w:rPr>
        <w:lastRenderedPageBreak/>
        <w:t xml:space="preserve">Problém pro VR systémy tvoří iluze vlastního pohybu z důvodu vnímání pohybu vizuálně. Jedná se tedy o konflikt visuálního a rovnovážného aparátu. </w:t>
      </w:r>
      <w:proofErr w:type="spellStart"/>
      <w:r w:rsidRPr="00506131">
        <w:rPr>
          <w:b/>
          <w:bCs/>
          <w:highlight w:val="yellow"/>
          <w:lang w:eastAsia="en-US"/>
        </w:rPr>
        <w:t>Vection</w:t>
      </w:r>
      <w:proofErr w:type="spellEnd"/>
    </w:p>
    <w:p w14:paraId="4828FD6A" w14:textId="46D3632E" w:rsidR="00506131" w:rsidRDefault="00506131" w:rsidP="00506131">
      <w:pPr>
        <w:pStyle w:val="Normlnprvnodsazen"/>
        <w:rPr>
          <w:lang w:eastAsia="en-US"/>
        </w:rPr>
      </w:pPr>
      <w:r>
        <w:rPr>
          <w:lang w:eastAsia="en-US"/>
        </w:rPr>
        <w:t>Problém se vyskytuje často v případě akcelerace pohybu avatara ve virtuálním prostředí. V </w:t>
      </w:r>
      <w:r w:rsidR="00165789">
        <w:rPr>
          <w:lang w:eastAsia="en-US"/>
        </w:rPr>
        <w:t>případě,</w:t>
      </w:r>
      <w:r>
        <w:rPr>
          <w:lang w:eastAsia="en-US"/>
        </w:rPr>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3690A3DE" w14:textId="77AEEF7F" w:rsidR="005573D0" w:rsidRPr="005573D0" w:rsidRDefault="005573D0" w:rsidP="00506131">
      <w:pPr>
        <w:pStyle w:val="Normlnprvnodsazen"/>
        <w:rPr>
          <w:lang w:eastAsia="en-US"/>
        </w:rPr>
      </w:pPr>
      <w:r w:rsidRPr="002B781B">
        <w:rPr>
          <w:highlight w:val="yellow"/>
          <w:lang w:val="en-US" w:eastAsia="en-US"/>
        </w:rPr>
        <w:t xml:space="preserve"># TODO – </w:t>
      </w:r>
      <w:proofErr w:type="spellStart"/>
      <w:r w:rsidRPr="002B781B">
        <w:rPr>
          <w:highlight w:val="yellow"/>
          <w:lang w:val="en-US" w:eastAsia="en-US"/>
        </w:rPr>
        <w:t>zbyte</w:t>
      </w:r>
      <w:r w:rsidRPr="002B781B">
        <w:rPr>
          <w:highlight w:val="yellow"/>
          <w:lang w:eastAsia="en-US"/>
        </w:rPr>
        <w:t>čné</w:t>
      </w:r>
      <w:proofErr w:type="spellEnd"/>
      <w:r w:rsidR="002B781B" w:rsidRPr="002B781B">
        <w:rPr>
          <w:highlight w:val="yellow"/>
          <w:lang w:eastAsia="en-US"/>
        </w:rPr>
        <w:t>??</w:t>
      </w:r>
    </w:p>
    <w:p w14:paraId="5256E854" w14:textId="28AD379B" w:rsidR="00165789" w:rsidRDefault="005573D0" w:rsidP="00506131">
      <w:pPr>
        <w:pStyle w:val="Normlnprvnodsazen"/>
        <w:rPr>
          <w:lang w:eastAsia="en-US"/>
        </w:rPr>
      </w:pPr>
      <w:proofErr w:type="spellStart"/>
      <w:r w:rsidRPr="00E161A3">
        <w:rPr>
          <w:i/>
          <w:iCs/>
          <w:highlight w:val="yellow"/>
          <w:lang w:eastAsia="en-US"/>
        </w:rPr>
        <w:t>Retinal</w:t>
      </w:r>
      <w:proofErr w:type="spellEnd"/>
      <w:r w:rsidRPr="00E161A3">
        <w:rPr>
          <w:i/>
          <w:iCs/>
          <w:highlight w:val="yellow"/>
          <w:lang w:eastAsia="en-US"/>
        </w:rPr>
        <w:t xml:space="preserve"> image slip</w:t>
      </w:r>
      <w:r w:rsidR="00165789" w:rsidRPr="00E161A3">
        <w:rPr>
          <w:highlight w:val="yellow"/>
          <w:lang w:eastAsia="en-US"/>
        </w:rPr>
        <w:t xml:space="preserve"> aneb problém kolik FPS (</w:t>
      </w:r>
      <w:proofErr w:type="spellStart"/>
      <w:r w:rsidR="00165789" w:rsidRPr="00E161A3">
        <w:rPr>
          <w:highlight w:val="yellow"/>
          <w:lang w:eastAsia="en-US"/>
        </w:rPr>
        <w:t>frame</w:t>
      </w:r>
      <w:proofErr w:type="spellEnd"/>
      <w:r w:rsidR="00165789" w:rsidRPr="00E161A3">
        <w:rPr>
          <w:highlight w:val="yellow"/>
          <w:lang w:eastAsia="en-US"/>
        </w:rPr>
        <w:t xml:space="preserve"> per second) je dostatečné pro VR display. VR display vyžaduje vyšší hodnoty FPS, jelikož je nutné vhodně upravit pohyb pozorovaného objektu ve virtuálním světě tak aby zůstal zaostřený i při pohybu hlavy. </w:t>
      </w:r>
      <w:r w:rsidRPr="00E161A3">
        <w:rPr>
          <w:highlight w:val="yellow"/>
          <w:lang w:eastAsia="en-US"/>
        </w:rPr>
        <w:t xml:space="preserve">Je nutné zachovat tento objekt v jednom bodě na sítnici (VOR), tudíž v rámci virtuálního světa je nutné aby se tento fixovaný objekt posunul po obrazovce opačně od pohybu hlavy. Z důvodu </w:t>
      </w:r>
      <w:r w:rsidR="002B781B" w:rsidRPr="00E161A3">
        <w:rPr>
          <w:highlight w:val="yellow"/>
          <w:lang w:eastAsia="en-US"/>
        </w:rPr>
        <w:t>nedostatečné</w:t>
      </w:r>
      <w:r w:rsidRPr="00E161A3">
        <w:rPr>
          <w:highlight w:val="yellow"/>
          <w:lang w:eastAsia="en-US"/>
        </w:rPr>
        <w:t xml:space="preserve"> hodnoty FPS je obraz objektu na obrazovce příliš dlouho a uživateli se pak jeví jako přeskakující </w:t>
      </w:r>
      <w:r w:rsidR="002B781B" w:rsidRPr="00E161A3">
        <w:rPr>
          <w:highlight w:val="yellow"/>
          <w:lang w:eastAsia="en-US"/>
        </w:rPr>
        <w:t>(„</w:t>
      </w:r>
      <w:proofErr w:type="spellStart"/>
      <w:r w:rsidR="002B781B" w:rsidRPr="00E161A3">
        <w:rPr>
          <w:i/>
          <w:iCs/>
          <w:highlight w:val="yellow"/>
          <w:lang w:eastAsia="en-US"/>
        </w:rPr>
        <w:t>judder</w:t>
      </w:r>
      <w:proofErr w:type="spellEnd"/>
      <w:r w:rsidR="002B781B" w:rsidRPr="00E161A3">
        <w:rPr>
          <w:i/>
          <w:iCs/>
          <w:highlight w:val="yellow"/>
          <w:lang w:eastAsia="en-US"/>
        </w:rPr>
        <w:t>) “</w:t>
      </w:r>
      <w:r w:rsidRPr="00E161A3">
        <w:rPr>
          <w:highlight w:val="yellow"/>
          <w:lang w:eastAsia="en-US"/>
        </w:rPr>
        <w:t>namísto plynule se pohybující</w:t>
      </w:r>
      <w:r w:rsidR="002B781B" w:rsidRPr="00E161A3">
        <w:rPr>
          <w:highlight w:val="yellow"/>
          <w:lang w:eastAsia="en-US"/>
        </w:rPr>
        <w:t>ho</w:t>
      </w:r>
      <w:r w:rsidRPr="00E161A3">
        <w:rPr>
          <w:highlight w:val="yellow"/>
          <w:lang w:eastAsia="en-US"/>
        </w:rPr>
        <w:t xml:space="preserve">. Jelikož vysoké FPS hodnoty jsou výrobní problém je </w:t>
      </w:r>
      <w:proofErr w:type="spellStart"/>
      <w:r w:rsidRPr="00E161A3">
        <w:rPr>
          <w:i/>
          <w:iCs/>
          <w:highlight w:val="yellow"/>
          <w:lang w:eastAsia="en-US"/>
        </w:rPr>
        <w:t>retinal</w:t>
      </w:r>
      <w:proofErr w:type="spellEnd"/>
      <w:r w:rsidRPr="00E161A3">
        <w:rPr>
          <w:i/>
          <w:iCs/>
          <w:highlight w:val="yellow"/>
          <w:lang w:eastAsia="en-US"/>
        </w:rPr>
        <w:t xml:space="preserve"> image slip </w:t>
      </w:r>
      <w:r w:rsidRPr="00E161A3">
        <w:rPr>
          <w:highlight w:val="yellow"/>
          <w:lang w:eastAsia="en-US"/>
        </w:rPr>
        <w:t xml:space="preserve">řešen skrze </w:t>
      </w:r>
      <w:proofErr w:type="spellStart"/>
      <w:r w:rsidRPr="00E161A3">
        <w:rPr>
          <w:i/>
          <w:iCs/>
          <w:highlight w:val="yellow"/>
          <w:lang w:eastAsia="en-US"/>
        </w:rPr>
        <w:t>low</w:t>
      </w:r>
      <w:proofErr w:type="spellEnd"/>
      <w:r w:rsidRPr="00E161A3">
        <w:rPr>
          <w:i/>
          <w:iCs/>
          <w:highlight w:val="yellow"/>
          <w:lang w:eastAsia="en-US"/>
        </w:rPr>
        <w:t xml:space="preserve"> persistence</w:t>
      </w:r>
      <w:r w:rsidRPr="00E161A3">
        <w:rPr>
          <w:highlight w:val="yellow"/>
          <w:lang w:eastAsia="en-US"/>
        </w:rPr>
        <w:t xml:space="preserve"> přístup. Kdy je obraz objektu zobrazen jen v dané intervaly, které stačí očním receptorům na zaznamenání obrazu. </w:t>
      </w:r>
      <w:r w:rsidR="00316178" w:rsidRPr="00E161A3">
        <w:rPr>
          <w:highlight w:val="yellow"/>
          <w:lang w:eastAsia="en-US"/>
        </w:rPr>
        <w:t xml:space="preserve">Pro příklad moderní HMD </w:t>
      </w:r>
      <w:proofErr w:type="spellStart"/>
      <w:r w:rsidR="00316178" w:rsidRPr="00E161A3">
        <w:rPr>
          <w:highlight w:val="yellow"/>
          <w:lang w:eastAsia="en-US"/>
        </w:rPr>
        <w:t>Oculus</w:t>
      </w:r>
      <w:proofErr w:type="spellEnd"/>
      <w:r w:rsidR="00316178" w:rsidRPr="00E161A3">
        <w:rPr>
          <w:highlight w:val="yellow"/>
          <w:lang w:eastAsia="en-US"/>
        </w:rPr>
        <w:t xml:space="preserve"> </w:t>
      </w:r>
      <w:proofErr w:type="spellStart"/>
      <w:r w:rsidR="00316178" w:rsidRPr="00E161A3">
        <w:rPr>
          <w:highlight w:val="yellow"/>
          <w:lang w:eastAsia="en-US"/>
        </w:rPr>
        <w:t>Quest</w:t>
      </w:r>
      <w:proofErr w:type="spellEnd"/>
      <w:r w:rsidR="00316178" w:rsidRPr="00E161A3">
        <w:rPr>
          <w:highlight w:val="yellow"/>
          <w:lang w:eastAsia="en-US"/>
        </w:rPr>
        <w:t xml:space="preserve"> 2 umožňuje hodnoty FPS až 120Hz. </w:t>
      </w:r>
      <w:r w:rsidR="000B6ABB" w:rsidRPr="00E161A3">
        <w:rPr>
          <w:highlight w:val="yellow"/>
          <w:lang w:eastAsia="en-US"/>
        </w:rPr>
        <w:fldChar w:fldCharType="begin"/>
      </w:r>
      <w:r w:rsidR="0014392A">
        <w:rPr>
          <w:highlight w:val="yellow"/>
          <w:lang w:eastAsia="en-US"/>
        </w:rPr>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E161A3">
        <w:rPr>
          <w:highlight w:val="yellow"/>
          <w:lang w:eastAsia="en-US"/>
        </w:rPr>
        <w:fldChar w:fldCharType="separate"/>
      </w:r>
      <w:r w:rsidR="000B6ABB" w:rsidRPr="00E161A3">
        <w:rPr>
          <w:highlight w:val="yellow"/>
        </w:rPr>
        <w:t>(LaValle 2020)</w:t>
      </w:r>
      <w:r w:rsidR="000B6ABB" w:rsidRPr="00E161A3">
        <w:rPr>
          <w:highlight w:val="yellow"/>
          <w:lang w:eastAsia="en-US"/>
        </w:rPr>
        <w:fldChar w:fldCharType="end"/>
      </w:r>
    </w:p>
    <w:p w14:paraId="6FF7095F" w14:textId="07BDF4F3" w:rsidR="000B6ABB" w:rsidRDefault="000B6ABB" w:rsidP="000B6ABB">
      <w:pPr>
        <w:pStyle w:val="Heading3"/>
      </w:pPr>
      <w:r>
        <w:t>Význam pro tvorbu VR prostředí</w:t>
      </w:r>
    </w:p>
    <w:p w14:paraId="4C358FE6" w14:textId="6CAD1D37" w:rsidR="00B92997" w:rsidRPr="006B6B7E" w:rsidRDefault="00B92997" w:rsidP="00181BBF">
      <w:r w:rsidRPr="00B92997">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B92997">
        <w:t>vekce</w:t>
      </w:r>
      <w:proofErr w:type="spellEnd"/>
      <w:r w:rsidRPr="00B92997">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w:t>
      </w:r>
      <w:r>
        <w:t xml:space="preserve"> Tyto konflikty pak vedou k špatným či nechtěným interpretacím popř. k nevolnosti a únavě. </w:t>
      </w:r>
      <w:r>
        <w:fldChar w:fldCharType="begin"/>
      </w:r>
      <w:r w:rsidR="0014392A">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92997">
        <w:t>(LaValle 2020)</w:t>
      </w:r>
      <w:r>
        <w:fldChar w:fldCharType="end"/>
      </w:r>
    </w:p>
    <w:p w14:paraId="3EF84FCA" w14:textId="175F3D03" w:rsidR="00CD66AE" w:rsidRDefault="00267EE8" w:rsidP="00CD66AE">
      <w:pPr>
        <w:pStyle w:val="Heading2"/>
      </w:pPr>
      <w:proofErr w:type="spellStart"/>
      <w:r>
        <w:t>Geovizualizace</w:t>
      </w:r>
      <w:proofErr w:type="spellEnd"/>
    </w:p>
    <w:p w14:paraId="3BB45E67" w14:textId="025AD652" w:rsidR="00CD66AE" w:rsidRPr="00CD66AE" w:rsidRDefault="00CD66AE" w:rsidP="00CD66AE">
      <w:pPr>
        <w:rPr>
          <w:lang w:eastAsia="cs-CZ"/>
        </w:rPr>
      </w:pPr>
      <w:r w:rsidRPr="00CD66AE">
        <w:rPr>
          <w:highlight w:val="yellow"/>
          <w:lang w:val="en-US" w:eastAsia="cs-CZ"/>
        </w:rPr>
        <w:t>#TODO – p</w:t>
      </w:r>
      <w:proofErr w:type="spellStart"/>
      <w:r w:rsidRPr="00CD66AE">
        <w:rPr>
          <w:highlight w:val="yellow"/>
          <w:lang w:eastAsia="cs-CZ"/>
        </w:rPr>
        <w:t>řipomenout</w:t>
      </w:r>
      <w:proofErr w:type="spellEnd"/>
      <w:r w:rsidRPr="00CD66AE">
        <w:rPr>
          <w:highlight w:val="yellow"/>
          <w:lang w:eastAsia="cs-CZ"/>
        </w:rPr>
        <w:t xml:space="preserve"> si jak se </w:t>
      </w:r>
      <w:proofErr w:type="spellStart"/>
      <w:r w:rsidRPr="00CD66AE">
        <w:rPr>
          <w:highlight w:val="yellow"/>
          <w:lang w:eastAsia="cs-CZ"/>
        </w:rPr>
        <w:t>dělaj</w:t>
      </w:r>
      <w:proofErr w:type="spellEnd"/>
      <w:r w:rsidRPr="00CD66AE">
        <w:rPr>
          <w:highlight w:val="yellow"/>
          <w:lang w:eastAsia="cs-CZ"/>
        </w:rPr>
        <w:t xml:space="preserve"> citace kapitol v knize</w:t>
      </w:r>
    </w:p>
    <w:p w14:paraId="07BEB359" w14:textId="1B54C31A" w:rsidR="00267EE8" w:rsidRPr="00054069" w:rsidRDefault="00267EE8" w:rsidP="00267EE8">
      <w:pPr>
        <w:rPr>
          <w:highlight w:val="yellow"/>
          <w:lang w:eastAsia="cs-CZ"/>
        </w:rPr>
      </w:pPr>
      <w:r w:rsidRPr="00054069">
        <w:rPr>
          <w:highlight w:val="yellow"/>
          <w:lang w:eastAsia="cs-CZ"/>
        </w:rPr>
        <w:t>Za jakým účelem jsou vyvíjeny nové nástroje pro vizualizaci</w:t>
      </w:r>
      <w:r w:rsidR="00CD66AE" w:rsidRPr="00054069">
        <w:rPr>
          <w:highlight w:val="yellow"/>
          <w:lang w:eastAsia="cs-CZ"/>
        </w:rPr>
        <w:t xml:space="preserve"> popř. proč je potřeba vývoje nových nástrojů</w:t>
      </w:r>
      <w:r w:rsidRPr="00054069">
        <w:rPr>
          <w:highlight w:val="yellow"/>
          <w:lang w:eastAsia="cs-CZ"/>
        </w:rPr>
        <w:t xml:space="preserve">? </w:t>
      </w:r>
      <w:r w:rsidRPr="00054069">
        <w:rPr>
          <w:highlight w:val="yellow"/>
          <w:lang w:eastAsia="cs-CZ"/>
        </w:rPr>
        <w:fldChar w:fldCharType="begin"/>
      </w:r>
      <w:r w:rsidR="0014392A">
        <w:rPr>
          <w:highlight w:val="yellow"/>
          <w:lang w:eastAsia="cs-CZ"/>
        </w:rPr>
        <w:instrText xml:space="preserve"> ADDIN ZOTERO_ITEM CSL_CITATION {"citationID":"9VsW1CtW","properties":{"formattedCitation":"(Andrienko at. al. in Dykes, MacEachren, Kraak 2005)","plainCitation":"(Andrienko at. al. in Dykes, MacEachren, Kraak 2005)","noteIndex":0},"citationItems":[{"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label":"page","prefix":"Andrienko at. al. in"}],"schema":"https://github.com/citation-style-language/schema/raw/master/csl-citation.json"} </w:instrText>
      </w:r>
      <w:r w:rsidRPr="00054069">
        <w:rPr>
          <w:highlight w:val="yellow"/>
          <w:lang w:eastAsia="cs-CZ"/>
        </w:rPr>
        <w:fldChar w:fldCharType="separate"/>
      </w:r>
      <w:r w:rsidRPr="00054069">
        <w:rPr>
          <w:highlight w:val="yellow"/>
        </w:rPr>
        <w:t>(Andrienko at. al. in Dykes, MacEachren, Kraak 2005)</w:t>
      </w:r>
      <w:r w:rsidRPr="00054069">
        <w:rPr>
          <w:highlight w:val="yellow"/>
          <w:lang w:eastAsia="cs-CZ"/>
        </w:rPr>
        <w:fldChar w:fldCharType="end"/>
      </w:r>
      <w:r w:rsidRPr="00054069">
        <w:rPr>
          <w:highlight w:val="yellow"/>
          <w:lang w:eastAsia="cs-CZ"/>
        </w:rPr>
        <w:t xml:space="preserve"> představuje řadu motivací jimiž jsou:</w:t>
      </w:r>
    </w:p>
    <w:p w14:paraId="19B37E49" w14:textId="72A5CC6F" w:rsidR="00267EE8" w:rsidRPr="00054069" w:rsidRDefault="00267EE8" w:rsidP="00267EE8">
      <w:pPr>
        <w:pStyle w:val="Normlnprvnodsazen"/>
        <w:numPr>
          <w:ilvl w:val="0"/>
          <w:numId w:val="14"/>
        </w:numPr>
        <w:rPr>
          <w:highlight w:val="yellow"/>
        </w:rPr>
      </w:pPr>
      <w:r w:rsidRPr="00054069">
        <w:rPr>
          <w:highlight w:val="yellow"/>
        </w:rPr>
        <w:t>Vývoj nových technologií často umožňuje nové způsoby práce s daty (</w:t>
      </w:r>
      <w:proofErr w:type="spellStart"/>
      <w:r w:rsidRPr="00054069">
        <w:rPr>
          <w:highlight w:val="yellow"/>
        </w:rPr>
        <w:t>geovizualizace</w:t>
      </w:r>
      <w:proofErr w:type="spellEnd"/>
      <w:r w:rsidRPr="00054069">
        <w:rPr>
          <w:highlight w:val="yellow"/>
        </w:rPr>
        <w:t>)</w:t>
      </w:r>
    </w:p>
    <w:p w14:paraId="5DA0A772" w14:textId="66D45573" w:rsidR="00267EE8" w:rsidRPr="00054069" w:rsidRDefault="00267EE8" w:rsidP="00267EE8">
      <w:pPr>
        <w:pStyle w:val="Normlnprvnodsazen"/>
        <w:numPr>
          <w:ilvl w:val="0"/>
          <w:numId w:val="14"/>
        </w:numPr>
        <w:rPr>
          <w:highlight w:val="yellow"/>
        </w:rPr>
      </w:pPr>
      <w:r w:rsidRPr="00054069">
        <w:rPr>
          <w:highlight w:val="yellow"/>
        </w:rPr>
        <w:t xml:space="preserve">Výskyt dat které nelze vhodně analyzovat pomocí stávajících technologií. </w:t>
      </w:r>
    </w:p>
    <w:p w14:paraId="7ADEF8B6" w14:textId="45C143BC" w:rsidR="00267EE8" w:rsidRPr="00054069" w:rsidRDefault="00267EE8" w:rsidP="00267EE8">
      <w:pPr>
        <w:pStyle w:val="Normlnprvnodsazen"/>
        <w:numPr>
          <w:ilvl w:val="0"/>
          <w:numId w:val="14"/>
        </w:numPr>
        <w:rPr>
          <w:highlight w:val="yellow"/>
        </w:rPr>
      </w:pPr>
      <w:r w:rsidRPr="00054069">
        <w:rPr>
          <w:highlight w:val="yellow"/>
        </w:rPr>
        <w:t>Specifické nároky rostoucí uživatelské základny vyžadují nové přístupy prezentace.</w:t>
      </w:r>
    </w:p>
    <w:p w14:paraId="22506DB2" w14:textId="12526EEA" w:rsidR="00267EE8" w:rsidRPr="00054069" w:rsidRDefault="00267EE8" w:rsidP="00267EE8">
      <w:pPr>
        <w:pStyle w:val="Normlnprvnodsazen"/>
        <w:numPr>
          <w:ilvl w:val="0"/>
          <w:numId w:val="14"/>
        </w:numPr>
        <w:rPr>
          <w:highlight w:val="yellow"/>
        </w:rPr>
      </w:pPr>
      <w:r w:rsidRPr="00054069">
        <w:rPr>
          <w:highlight w:val="yellow"/>
        </w:rPr>
        <w:t xml:space="preserve">Kolaborace mezi </w:t>
      </w:r>
      <w:r w:rsidR="00CD66AE" w:rsidRPr="00054069">
        <w:rPr>
          <w:highlight w:val="yellow"/>
        </w:rPr>
        <w:t>výzkumníky,</w:t>
      </w:r>
      <w:r w:rsidRPr="00054069">
        <w:rPr>
          <w:highlight w:val="yellow"/>
        </w:rPr>
        <w:t xml:space="preserve"> popř. uživateli </w:t>
      </w:r>
      <w:r w:rsidR="00CD66AE" w:rsidRPr="00054069">
        <w:rPr>
          <w:highlight w:val="yellow"/>
        </w:rPr>
        <w:t xml:space="preserve">může vézt k zlepšení vizualizace geografické informace a vývoji nových nástrojů, které tento proces umožňují. </w:t>
      </w:r>
    </w:p>
    <w:p w14:paraId="2298CA00" w14:textId="35A21B45" w:rsidR="00CD66AE" w:rsidRPr="00054069" w:rsidRDefault="00CD66AE" w:rsidP="00CD66AE">
      <w:pPr>
        <w:pStyle w:val="Normlnprvnodsazen"/>
        <w:ind w:firstLine="0"/>
        <w:rPr>
          <w:highlight w:val="yellow"/>
        </w:rPr>
      </w:pPr>
      <w:r w:rsidRPr="00054069">
        <w:rPr>
          <w:highlight w:val="yellow"/>
        </w:rPr>
        <w:t xml:space="preserve">Dále </w:t>
      </w:r>
      <w:proofErr w:type="spellStart"/>
      <w:r w:rsidRPr="00054069">
        <w:rPr>
          <w:highlight w:val="yellow"/>
        </w:rPr>
        <w:t>Adrienko</w:t>
      </w:r>
      <w:proofErr w:type="spellEnd"/>
      <w:r w:rsidRPr="00054069">
        <w:rPr>
          <w:highlight w:val="yellow"/>
        </w:rPr>
        <w:t xml:space="preserve"> </w:t>
      </w:r>
      <w:proofErr w:type="spellStart"/>
      <w:r w:rsidRPr="00054069">
        <w:rPr>
          <w:highlight w:val="yellow"/>
        </w:rPr>
        <w:t>at</w:t>
      </w:r>
      <w:proofErr w:type="spellEnd"/>
      <w:r w:rsidRPr="00054069">
        <w:rPr>
          <w:highlight w:val="yellow"/>
        </w:rPr>
        <w:t xml:space="preserve"> al.</w:t>
      </w:r>
      <w:r w:rsidR="00B56DAF" w:rsidRPr="00054069">
        <w:rPr>
          <w:highlight w:val="yellow"/>
        </w:rPr>
        <w:t xml:space="preserve"> Identifikuje především dva </w:t>
      </w:r>
      <w:r w:rsidR="00964EF5" w:rsidRPr="00054069">
        <w:rPr>
          <w:highlight w:val="yellow"/>
        </w:rPr>
        <w:t>problémy</w:t>
      </w:r>
      <w:r w:rsidRPr="00054069">
        <w:rPr>
          <w:highlight w:val="yellow"/>
        </w:rPr>
        <w:t xml:space="preserve">, které je při vývoji </w:t>
      </w:r>
      <w:proofErr w:type="spellStart"/>
      <w:r w:rsidRPr="00054069">
        <w:rPr>
          <w:highlight w:val="yellow"/>
        </w:rPr>
        <w:t>geovizualizačních</w:t>
      </w:r>
      <w:proofErr w:type="spellEnd"/>
      <w:r w:rsidRPr="00054069">
        <w:rPr>
          <w:highlight w:val="yellow"/>
        </w:rPr>
        <w:t xml:space="preserve"> nástrojů vzít v potaz. </w:t>
      </w:r>
      <w:r w:rsidR="003F4AF0" w:rsidRPr="00054069">
        <w:rPr>
          <w:highlight w:val="yellow"/>
        </w:rPr>
        <w:t xml:space="preserve">Jako hlavní identifikuje především interoperabilitu mezi uživateli a technologiemi a následně problematiku znovu použitelnosti. Autoři vyřešení těchto obecných problémů považují jako dobrou cestu ve vývoji </w:t>
      </w:r>
      <w:proofErr w:type="spellStart"/>
      <w:r w:rsidR="003F4AF0" w:rsidRPr="00054069">
        <w:rPr>
          <w:highlight w:val="yellow"/>
        </w:rPr>
        <w:t>geovizualizačních</w:t>
      </w:r>
      <w:proofErr w:type="spellEnd"/>
      <w:r w:rsidR="003F4AF0" w:rsidRPr="00054069">
        <w:rPr>
          <w:highlight w:val="yellow"/>
        </w:rPr>
        <w:t xml:space="preserve"> nástrojů. Problematika znovu použitelnosti (</w:t>
      </w:r>
      <w:r w:rsidR="003F4AF0" w:rsidRPr="00054069">
        <w:rPr>
          <w:i/>
          <w:iCs/>
          <w:highlight w:val="yellow"/>
        </w:rPr>
        <w:t>re-use</w:t>
      </w:r>
      <w:r w:rsidR="003F4AF0" w:rsidRPr="00054069">
        <w:rPr>
          <w:highlight w:val="yellow"/>
        </w:rPr>
        <w:t xml:space="preserve">) a interoperability je aktuální i dnes. Při výběru technologie by </w:t>
      </w:r>
      <w:r w:rsidR="00B56DAF" w:rsidRPr="00054069">
        <w:rPr>
          <w:highlight w:val="yellow"/>
        </w:rPr>
        <w:t>tedy</w:t>
      </w:r>
      <w:r w:rsidR="003F4AF0" w:rsidRPr="00054069">
        <w:rPr>
          <w:highlight w:val="yellow"/>
        </w:rPr>
        <w:t xml:space="preserve"> mě</w:t>
      </w:r>
      <w:r w:rsidR="00B56DAF" w:rsidRPr="00054069">
        <w:rPr>
          <w:highlight w:val="yellow"/>
        </w:rPr>
        <w:t xml:space="preserve"> </w:t>
      </w:r>
      <w:r w:rsidR="003F4AF0" w:rsidRPr="00054069">
        <w:rPr>
          <w:highlight w:val="yellow"/>
        </w:rPr>
        <w:t xml:space="preserve">být brán v potaz potenciál technologie tyto problémy minimalizovat. </w:t>
      </w:r>
      <w:r w:rsidR="00B56DAF" w:rsidRPr="00054069">
        <w:rPr>
          <w:highlight w:val="yellow"/>
        </w:rPr>
        <w:lastRenderedPageBreak/>
        <w:t>Určitou míru interoperability přináší fakt, kdy je vizualizační nástroj nástrojem webovým. Potenciál znovu použitelnosti je pak možné hledat v architektuře dané aplikace.</w:t>
      </w:r>
    </w:p>
    <w:p w14:paraId="1AEFBF02" w14:textId="4129AC29" w:rsidR="00B56DAF" w:rsidRPr="00964EF5" w:rsidRDefault="00B56DAF" w:rsidP="00CD66AE">
      <w:pPr>
        <w:pStyle w:val="Normlnprvnodsazen"/>
        <w:ind w:firstLine="0"/>
        <w:rPr>
          <w:lang w:val="en-US"/>
        </w:rPr>
      </w:pPr>
      <w:r w:rsidRPr="00054069">
        <w:rPr>
          <w:highlight w:val="yellow"/>
        </w:rPr>
        <w:t xml:space="preserve">Roli 3D v kontextu </w:t>
      </w:r>
      <w:proofErr w:type="spellStart"/>
      <w:r w:rsidRPr="00054069">
        <w:rPr>
          <w:highlight w:val="yellow"/>
        </w:rPr>
        <w:t>geovizualizace</w:t>
      </w:r>
      <w:proofErr w:type="spellEnd"/>
      <w:r w:rsidRPr="00054069">
        <w:rPr>
          <w:highlight w:val="yellow"/>
        </w:rPr>
        <w:t xml:space="preserve">, VR a kartografie řeší  Jo </w:t>
      </w:r>
      <w:proofErr w:type="spellStart"/>
      <w:r w:rsidRPr="00054069">
        <w:rPr>
          <w:highlight w:val="yellow"/>
        </w:rPr>
        <w:t>Wood</w:t>
      </w:r>
      <w:proofErr w:type="spellEnd"/>
      <w:r w:rsidRPr="00054069">
        <w:rPr>
          <w:highlight w:val="yellow"/>
        </w:rPr>
        <w:t xml:space="preserve"> – </w:t>
      </w:r>
      <w:proofErr w:type="spellStart"/>
      <w:r w:rsidRPr="00054069">
        <w:rPr>
          <w:highlight w:val="yellow"/>
        </w:rPr>
        <w:t>Exploring</w:t>
      </w:r>
      <w:proofErr w:type="spellEnd"/>
      <w:r w:rsidRPr="00054069">
        <w:rPr>
          <w:highlight w:val="yellow"/>
        </w:rPr>
        <w:t xml:space="preserve"> </w:t>
      </w:r>
      <w:proofErr w:type="spellStart"/>
      <w:r w:rsidRPr="00054069">
        <w:rPr>
          <w:highlight w:val="yellow"/>
        </w:rPr>
        <w:t>Geoviz</w:t>
      </w:r>
      <w:proofErr w:type="spellEnd"/>
      <w:r>
        <w:t xml:space="preserve"> </w:t>
      </w:r>
    </w:p>
    <w:p w14:paraId="7518A19C" w14:textId="6B23DF96" w:rsidR="00181BBF" w:rsidRPr="00181BBF" w:rsidRDefault="001E0F8C" w:rsidP="00181BBF">
      <w:pPr>
        <w:pStyle w:val="Heading2"/>
      </w:pPr>
      <w:r>
        <w:t xml:space="preserve">Principy 3D modelování </w:t>
      </w:r>
      <w:r w:rsidR="000B14FA">
        <w:t>v kontextu VR</w:t>
      </w:r>
    </w:p>
    <w:p w14:paraId="2452CA65" w14:textId="7279A613" w:rsidR="00181BBF" w:rsidRDefault="00181BBF" w:rsidP="00181BBF">
      <w:pPr>
        <w:pStyle w:val="Heading3"/>
      </w:pPr>
      <w:r>
        <w:t>LOD a LOR</w:t>
      </w:r>
    </w:p>
    <w:p w14:paraId="3FE51978" w14:textId="23ECDA92" w:rsidR="00B3178E" w:rsidRDefault="00B3178E" w:rsidP="00B3178E">
      <w:r>
        <w:t>…</w:t>
      </w:r>
    </w:p>
    <w:p w14:paraId="5089D7F9" w14:textId="717C9268" w:rsidR="00B3178E" w:rsidRPr="00B3178E" w:rsidRDefault="00B3178E" w:rsidP="00B3178E">
      <w:pPr>
        <w:pStyle w:val="Normlnprvnodsazen"/>
        <w:ind w:firstLine="0"/>
        <w:rPr>
          <w:lang w:eastAsia="en-US"/>
        </w:rPr>
      </w:pPr>
      <w:r>
        <w:rPr>
          <w:lang w:eastAsia="en-US"/>
        </w:rPr>
        <w:t>…</w:t>
      </w:r>
    </w:p>
    <w:p w14:paraId="4674482E" w14:textId="015A7FE6" w:rsidR="00AB45B4" w:rsidRDefault="00AB45B4" w:rsidP="00AB45B4">
      <w:pPr>
        <w:rPr>
          <w:lang w:eastAsia="cs-CZ"/>
        </w:rPr>
      </w:pPr>
      <w:r>
        <w:rPr>
          <w:lang w:eastAsia="cs-CZ"/>
        </w:rPr>
        <w:t xml:space="preserve">Jako důležitou problematiku zmiňuje </w:t>
      </w:r>
      <w:r>
        <w:rPr>
          <w:lang w:eastAsia="cs-CZ"/>
        </w:rPr>
        <w:fldChar w:fldCharType="begin"/>
      </w:r>
      <w:r>
        <w:rPr>
          <w:lang w:eastAsia="cs-CZ"/>
        </w:rPr>
        <w:instrText xml:space="preserve"> ADDIN ZOTERO_ITEM CSL_CITATION {"citationID":"pyYXfhhk","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lang w:eastAsia="cs-CZ"/>
        </w:rPr>
        <w:fldChar w:fldCharType="separate"/>
      </w:r>
      <w:r w:rsidRPr="00AB45B4">
        <w:t>(Coltekin et al. 2020)</w:t>
      </w:r>
      <w:r>
        <w:rPr>
          <w:lang w:eastAsia="cs-CZ"/>
        </w:rPr>
        <w:fldChar w:fldCharType="end"/>
      </w:r>
      <w:r>
        <w:rPr>
          <w:lang w:eastAsia="cs-CZ"/>
        </w:rPr>
        <w:t xml:space="preserve"> </w:t>
      </w:r>
      <w:r w:rsidR="00A32AF4">
        <w:rPr>
          <w:lang w:eastAsia="cs-CZ"/>
        </w:rPr>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Pr>
          <w:lang w:eastAsia="cs-CZ"/>
        </w:rPr>
        <w:t xml:space="preserve"> </w:t>
      </w:r>
      <w:r w:rsidR="00A32AF4">
        <w:rPr>
          <w:lang w:eastAsia="cs-CZ"/>
        </w:rPr>
        <w:fldChar w:fldCharType="begin"/>
      </w:r>
      <w:r w:rsidR="00A32AF4">
        <w:rPr>
          <w:lang w:eastAsia="cs-CZ"/>
        </w:rPr>
        <w:instrText xml:space="preserve"> ADDIN ZOTERO_ITEM CSL_CITATION {"citationID":"cz6cyLsT","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Pr>
          <w:lang w:eastAsia="cs-CZ"/>
        </w:rPr>
        <w:fldChar w:fldCharType="separate"/>
      </w:r>
      <w:r w:rsidR="00A32AF4" w:rsidRPr="00A32AF4">
        <w:t>(Coltekin et al. 2020)</w:t>
      </w:r>
      <w:r w:rsidR="00A32AF4">
        <w:rPr>
          <w:lang w:eastAsia="cs-CZ"/>
        </w:rPr>
        <w:fldChar w:fldCharType="end"/>
      </w:r>
      <w:r w:rsidR="00A32AF4">
        <w:rPr>
          <w:lang w:eastAsia="cs-CZ"/>
        </w:rPr>
        <w:t xml:space="preserve">. </w:t>
      </w:r>
      <w:r w:rsidR="000B14FA">
        <w:rPr>
          <w:lang w:eastAsia="cs-CZ"/>
        </w:rPr>
        <w:t xml:space="preserve">Při zanedbání některých z těchto aspektů v návrhu vizualizace se pak jedná o snížení míry imerze. </w:t>
      </w:r>
    </w:p>
    <w:p w14:paraId="07E948F0" w14:textId="7601CF4C" w:rsidR="000B14FA" w:rsidRDefault="000B14FA" w:rsidP="000B14FA">
      <w:pPr>
        <w:pStyle w:val="Normlnprvnodsazen"/>
      </w:pPr>
      <w:r>
        <w:t xml:space="preserve">Další z problematik je pak tvorba virtuálního obsahu. Vytvoření obsahu s vysokým LOD a LOR zahrnuje řadu komplexních operací </w:t>
      </w:r>
      <w:r>
        <w:fldChar w:fldCharType="begin"/>
      </w:r>
      <w:r>
        <w:instrText xml:space="preserve"> ADDIN ZOTERO_ITEM CSL_CITATION {"citationID":"Qk91xJhn","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0B14FA">
        <w:t>(Coltekin et al. 2020)</w:t>
      </w:r>
      <w:r>
        <w:fldChar w:fldCharType="end"/>
      </w:r>
      <w:r>
        <w:t>. Za hlavní úskalí se považuje kombinace množství vstupních dat (</w:t>
      </w:r>
      <w:proofErr w:type="spellStart"/>
      <w:r>
        <w:t>LiDAR</w:t>
      </w:r>
      <w:proofErr w:type="spellEnd"/>
      <w:r>
        <w:t xml:space="preserve">, tomografie, </w:t>
      </w:r>
      <w:proofErr w:type="spellStart"/>
      <w:r>
        <w:t>sterofotogrametrie</w:t>
      </w:r>
      <w:proofErr w:type="spellEnd"/>
      <w:r>
        <w:t xml:space="preserve"> aj.), manuální práce při samotném modelování jako např.: segmentace textur od povrchů, tvorba topologicky správný</w:t>
      </w:r>
      <w:r w:rsidR="00054069">
        <w:t xml:space="preserve"> povrchů, fyzikální simulace aj. </w:t>
      </w:r>
    </w:p>
    <w:p w14:paraId="3E7A8760" w14:textId="6A7DD8EA" w:rsidR="00054069" w:rsidRPr="000B14FA" w:rsidRDefault="00054069" w:rsidP="000B14FA">
      <w:pPr>
        <w:pStyle w:val="Normlnprvnodsazen"/>
      </w:pPr>
      <w:r>
        <w:t xml:space="preserve">Z hlediska této práce je klíčový výběr vstupních dat uskutečnit tak, aby potřeba výše zmíněných kroků byla minimalizována. </w:t>
      </w:r>
    </w:p>
    <w:p w14:paraId="11C9EB54" w14:textId="16BEE1BA" w:rsidR="00253096" w:rsidRDefault="001E0F8C" w:rsidP="00253096">
      <w:pPr>
        <w:rPr>
          <w:lang w:eastAsia="cs-CZ"/>
        </w:rPr>
      </w:pPr>
      <w:proofErr w:type="spellStart"/>
      <w:r>
        <w:rPr>
          <w:lang w:eastAsia="cs-CZ"/>
        </w:rPr>
        <w:t>DOFs</w:t>
      </w:r>
      <w:proofErr w:type="spellEnd"/>
      <w:r>
        <w:rPr>
          <w:lang w:eastAsia="cs-CZ"/>
        </w:rPr>
        <w:t xml:space="preserve">, transformace, LOD aj. </w:t>
      </w:r>
    </w:p>
    <w:p w14:paraId="33E6664D" w14:textId="55B5EEF3" w:rsidR="00253096" w:rsidRDefault="00253096" w:rsidP="00253096">
      <w:pPr>
        <w:pStyle w:val="Normlnprvnodsazen"/>
        <w:rPr>
          <w:lang w:val="en-US"/>
        </w:rPr>
      </w:pPr>
      <w:r>
        <w:t>Datové modely – GIS =</w:t>
      </w:r>
      <w:r>
        <w:rPr>
          <w:lang w:val="en-US"/>
        </w:rPr>
        <w:t>&gt; 3D web</w:t>
      </w:r>
    </w:p>
    <w:p w14:paraId="3F9CCEDF" w14:textId="69A9D8AC" w:rsidR="00D727F5" w:rsidRDefault="00D727F5" w:rsidP="00D727F5">
      <w:pPr>
        <w:pStyle w:val="Heading3"/>
        <w:rPr>
          <w:lang w:val="en-US"/>
        </w:rPr>
      </w:pPr>
      <w:r>
        <w:rPr>
          <w:lang w:val="en-US"/>
        </w:rPr>
        <w:t xml:space="preserve">3D </w:t>
      </w:r>
      <w:proofErr w:type="spellStart"/>
      <w:r>
        <w:rPr>
          <w:lang w:val="en-US"/>
        </w:rPr>
        <w:t>formáty</w:t>
      </w:r>
      <w:proofErr w:type="spellEnd"/>
      <w:r>
        <w:rPr>
          <w:lang w:val="en-US"/>
        </w:rPr>
        <w:t xml:space="preserve"> pro web</w:t>
      </w:r>
    </w:p>
    <w:p w14:paraId="797BBA7C" w14:textId="407110B3" w:rsidR="00D727F5" w:rsidRDefault="00D727F5" w:rsidP="00D727F5">
      <w:pPr>
        <w:rPr>
          <w:b/>
          <w:bCs/>
          <w:lang w:val="en-US"/>
        </w:rPr>
      </w:pPr>
      <w:proofErr w:type="spellStart"/>
      <w:r>
        <w:rPr>
          <w:b/>
          <w:bCs/>
          <w:lang w:val="en-US"/>
        </w:rPr>
        <w:t>glTF</w:t>
      </w:r>
      <w:proofErr w:type="spellEnd"/>
      <w:r>
        <w:rPr>
          <w:b/>
          <w:bCs/>
          <w:lang w:val="en-US"/>
        </w:rPr>
        <w:t xml:space="preserve"> (GL transmission format)</w:t>
      </w:r>
    </w:p>
    <w:p w14:paraId="4C9A84A9" w14:textId="327422AC" w:rsidR="00D727F5" w:rsidRPr="00813700" w:rsidRDefault="00D727F5" w:rsidP="00D727F5">
      <w:pPr>
        <w:pStyle w:val="Normlnprvnodsazen"/>
        <w:ind w:firstLine="0"/>
        <w:rPr>
          <w:lang w:val="en-US" w:eastAsia="en-US"/>
        </w:rPr>
      </w:pPr>
      <w:r w:rsidRPr="00D727F5">
        <w:rPr>
          <w:lang w:eastAsia="en-US"/>
        </w:rPr>
        <w:t xml:space="preserve">Přezdívaný </w:t>
      </w:r>
      <w:r w:rsidRPr="00D727F5">
        <w:rPr>
          <w:i/>
          <w:iCs/>
          <w:lang w:eastAsia="en-US"/>
        </w:rPr>
        <w:t>JPG pro 3D</w:t>
      </w:r>
      <w:r w:rsidRPr="00D727F5">
        <w:rPr>
          <w:lang w:eastAsia="en-US"/>
        </w:rPr>
        <w:t xml:space="preserve">, jedná se o otevřený formát vytvořený skupinou </w:t>
      </w:r>
      <w:proofErr w:type="spellStart"/>
      <w:r w:rsidRPr="00D727F5">
        <w:rPr>
          <w:lang w:eastAsia="en-US"/>
        </w:rPr>
        <w:t>Khronos</w:t>
      </w:r>
      <w:proofErr w:type="spellEnd"/>
      <w:r w:rsidRPr="00D727F5">
        <w:rPr>
          <w:lang w:eastAsia="en-US"/>
        </w:rPr>
        <w:t>.</w:t>
      </w:r>
      <w:r>
        <w:rPr>
          <w:lang w:eastAsia="en-US"/>
        </w:rPr>
        <w:t xml:space="preserve"> Jedná se o formát určený pro sdílení 3D scén. Může být ve dvou formách – jakožto binární balík </w:t>
      </w:r>
      <w:r>
        <w:rPr>
          <w:i/>
          <w:iCs/>
          <w:lang w:eastAsia="en-US"/>
        </w:rPr>
        <w:t>.</w:t>
      </w:r>
      <w:proofErr w:type="spellStart"/>
      <w:r>
        <w:rPr>
          <w:i/>
          <w:iCs/>
          <w:lang w:eastAsia="en-US"/>
        </w:rPr>
        <w:t>glb</w:t>
      </w:r>
      <w:proofErr w:type="spellEnd"/>
      <w:r>
        <w:rPr>
          <w:lang w:eastAsia="en-US"/>
        </w:rPr>
        <w:t xml:space="preserve"> nebo jako JSON soubor</w:t>
      </w:r>
      <w:r w:rsidR="00813700">
        <w:rPr>
          <w:lang w:eastAsia="en-US"/>
        </w:rPr>
        <w:t xml:space="preserve"> </w:t>
      </w:r>
      <w:r w:rsidR="00813700">
        <w:rPr>
          <w:i/>
          <w:iCs/>
          <w:lang w:eastAsia="en-US"/>
        </w:rPr>
        <w:t>.</w:t>
      </w:r>
      <w:proofErr w:type="spellStart"/>
      <w:r w:rsidR="00813700">
        <w:rPr>
          <w:i/>
          <w:iCs/>
          <w:lang w:eastAsia="en-US"/>
        </w:rPr>
        <w:t>gltf</w:t>
      </w:r>
      <w:proofErr w:type="spellEnd"/>
      <w:r>
        <w:rPr>
          <w:lang w:eastAsia="en-US"/>
        </w:rPr>
        <w:t xml:space="preserve"> indexující připojené binární soubory (</w:t>
      </w:r>
      <w:proofErr w:type="spellStart"/>
      <w:r>
        <w:rPr>
          <w:lang w:eastAsia="en-US"/>
        </w:rPr>
        <w:t>atiributy</w:t>
      </w:r>
      <w:proofErr w:type="spellEnd"/>
      <w:r>
        <w:rPr>
          <w:lang w:eastAsia="en-US"/>
        </w:rPr>
        <w:t xml:space="preserve"> - </w:t>
      </w:r>
      <w:r w:rsidRPr="00D727F5">
        <w:rPr>
          <w:i/>
          <w:iCs/>
          <w:lang w:eastAsia="en-US"/>
        </w:rPr>
        <w:t>.bin</w:t>
      </w:r>
      <w:r>
        <w:rPr>
          <w:i/>
          <w:iCs/>
          <w:lang w:eastAsia="en-US"/>
        </w:rPr>
        <w:t xml:space="preserve">, </w:t>
      </w:r>
      <w:r>
        <w:rPr>
          <w:lang w:eastAsia="en-US"/>
        </w:rPr>
        <w:t xml:space="preserve">textury - </w:t>
      </w:r>
      <w:r w:rsidRPr="00D727F5">
        <w:rPr>
          <w:i/>
          <w:iCs/>
          <w:lang w:eastAsia="en-US"/>
        </w:rPr>
        <w:t>.</w:t>
      </w:r>
      <w:proofErr w:type="spellStart"/>
      <w:r w:rsidRPr="00D727F5">
        <w:rPr>
          <w:i/>
          <w:iCs/>
          <w:lang w:eastAsia="en-US"/>
        </w:rPr>
        <w:t>jpg</w:t>
      </w:r>
      <w:proofErr w:type="spellEnd"/>
      <w:r w:rsidRPr="00D727F5">
        <w:rPr>
          <w:i/>
          <w:iCs/>
          <w:lang w:eastAsia="en-US"/>
        </w:rPr>
        <w:t>, .</w:t>
      </w:r>
      <w:proofErr w:type="spellStart"/>
      <w:r w:rsidRPr="00D727F5">
        <w:rPr>
          <w:i/>
          <w:iCs/>
          <w:lang w:eastAsia="en-US"/>
        </w:rPr>
        <w:t>png</w:t>
      </w:r>
      <w:proofErr w:type="spellEnd"/>
      <w:r w:rsidRPr="00D727F5">
        <w:rPr>
          <w:i/>
          <w:iCs/>
          <w:lang w:eastAsia="en-US"/>
        </w:rPr>
        <w:t>. .</w:t>
      </w:r>
      <w:proofErr w:type="spellStart"/>
      <w:r w:rsidRPr="00D727F5">
        <w:rPr>
          <w:i/>
          <w:iCs/>
          <w:lang w:eastAsia="en-US"/>
        </w:rPr>
        <w:t>webP</w:t>
      </w:r>
      <w:proofErr w:type="spellEnd"/>
      <w:r w:rsidR="00813700">
        <w:rPr>
          <w:lang w:eastAsia="en-US"/>
        </w:rPr>
        <w:t xml:space="preserve">). Formát je podporovaný ve většině </w:t>
      </w:r>
      <w:proofErr w:type="spellStart"/>
      <w:r w:rsidR="00813700">
        <w:rPr>
          <w:lang w:eastAsia="en-US"/>
        </w:rPr>
        <w:t>WebGL</w:t>
      </w:r>
      <w:proofErr w:type="spellEnd"/>
      <w:r w:rsidR="00813700">
        <w:rPr>
          <w:lang w:eastAsia="en-US"/>
        </w:rPr>
        <w:t xml:space="preserve"> knihoven. </w:t>
      </w:r>
    </w:p>
    <w:p w14:paraId="466F82B2" w14:textId="7A730450" w:rsidR="00813700" w:rsidRPr="00813700" w:rsidRDefault="00813700" w:rsidP="00D727F5">
      <w:pPr>
        <w:pStyle w:val="Normlnprvnodsazen"/>
        <w:ind w:firstLine="0"/>
        <w:rPr>
          <w:lang w:eastAsia="en-US"/>
        </w:rPr>
      </w:pPr>
      <w:r w:rsidRPr="00813700">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4"/>
                    <a:stretch>
                      <a:fillRect/>
                    </a:stretch>
                  </pic:blipFill>
                  <pic:spPr>
                    <a:xfrm>
                      <a:off x="0" y="0"/>
                      <a:ext cx="2454224" cy="1313835"/>
                    </a:xfrm>
                    <a:prstGeom prst="rect">
                      <a:avLst/>
                    </a:prstGeom>
                  </pic:spPr>
                </pic:pic>
              </a:graphicData>
            </a:graphic>
          </wp:inline>
        </w:drawing>
      </w:r>
    </w:p>
    <w:p w14:paraId="1212CA00" w14:textId="77777777" w:rsidR="00253096" w:rsidRPr="00253096" w:rsidRDefault="00253096" w:rsidP="00253096">
      <w:pPr>
        <w:pStyle w:val="Normlnprvnodsazen"/>
        <w:rPr>
          <w:lang w:val="en-US"/>
        </w:rPr>
      </w:pPr>
    </w:p>
    <w:p w14:paraId="241203E2" w14:textId="3E99B448" w:rsidR="00412B84" w:rsidRDefault="00412B84" w:rsidP="00412B84">
      <w:pPr>
        <w:pStyle w:val="Heading2"/>
      </w:pPr>
      <w:r>
        <w:lastRenderedPageBreak/>
        <w:t xml:space="preserve">Komponenty </w:t>
      </w:r>
      <w:r w:rsidR="00EB1F3E">
        <w:t>VWG</w:t>
      </w:r>
    </w:p>
    <w:p w14:paraId="29A5FFFB" w14:textId="37D21D1A" w:rsidR="00EB1F3E" w:rsidRDefault="00EB1F3E" w:rsidP="00EB1F3E">
      <w:pPr>
        <w:pStyle w:val="Heading3"/>
        <w:rPr>
          <w:lang w:eastAsia="cs-CZ"/>
        </w:rPr>
      </w:pPr>
      <w:r>
        <w:rPr>
          <w:lang w:eastAsia="cs-CZ"/>
        </w:rPr>
        <w:t>Scéna</w:t>
      </w:r>
    </w:p>
    <w:p w14:paraId="4DBA1D29" w14:textId="0ECF72C9" w:rsidR="00EB1F3E" w:rsidRDefault="00EB1F3E" w:rsidP="00EB1F3E">
      <w:pPr>
        <w:pStyle w:val="ListParagraph"/>
        <w:numPr>
          <w:ilvl w:val="0"/>
          <w:numId w:val="7"/>
        </w:numPr>
        <w:rPr>
          <w:lang w:eastAsia="cs-CZ"/>
        </w:rPr>
      </w:pPr>
      <w:r>
        <w:rPr>
          <w:lang w:eastAsia="cs-CZ"/>
        </w:rPr>
        <w:t xml:space="preserve">Graf Scény – viz. Three.js, </w:t>
      </w:r>
      <w:proofErr w:type="spellStart"/>
      <w:r>
        <w:rPr>
          <w:lang w:eastAsia="cs-CZ"/>
        </w:rPr>
        <w:t>Blender</w:t>
      </w:r>
      <w:proofErr w:type="spellEnd"/>
      <w:r>
        <w:rPr>
          <w:lang w:eastAsia="cs-CZ"/>
        </w:rPr>
        <w:t xml:space="preserve"> aj.  </w:t>
      </w:r>
    </w:p>
    <w:p w14:paraId="41C9E8AF" w14:textId="690D5F07" w:rsidR="00EB1F3E" w:rsidRPr="00EB1F3E" w:rsidRDefault="00EB1F3E" w:rsidP="00EB1F3E">
      <w:pPr>
        <w:pStyle w:val="ListParagraph"/>
        <w:numPr>
          <w:ilvl w:val="1"/>
          <w:numId w:val="7"/>
        </w:numPr>
        <w:rPr>
          <w:lang w:eastAsia="cs-CZ"/>
        </w:rPr>
      </w:pPr>
      <w:proofErr w:type="spellStart"/>
      <w:r>
        <w:rPr>
          <w:lang w:eastAsia="cs-CZ"/>
        </w:rPr>
        <w:t>Renderer</w:t>
      </w:r>
      <w:proofErr w:type="spellEnd"/>
      <w:r>
        <w:rPr>
          <w:lang w:eastAsia="cs-CZ"/>
        </w:rPr>
        <w:t xml:space="preserve">, scéna, Kamera, </w:t>
      </w:r>
      <w:proofErr w:type="spellStart"/>
      <w:r>
        <w:rPr>
          <w:lang w:eastAsia="cs-CZ"/>
        </w:rPr>
        <w:t>Mesh</w:t>
      </w:r>
      <w:proofErr w:type="spellEnd"/>
      <w:r>
        <w:rPr>
          <w:lang w:eastAsia="cs-CZ"/>
        </w:rPr>
        <w:t xml:space="preserve">, </w:t>
      </w:r>
      <w:proofErr w:type="spellStart"/>
      <w:r>
        <w:rPr>
          <w:lang w:eastAsia="cs-CZ"/>
        </w:rPr>
        <w:t>Materál</w:t>
      </w:r>
      <w:proofErr w:type="spellEnd"/>
      <w:r>
        <w:rPr>
          <w:lang w:eastAsia="cs-CZ"/>
        </w:rPr>
        <w:t xml:space="preserve"> (textura), Osvětlení</w:t>
      </w:r>
    </w:p>
    <w:p w14:paraId="6C369781" w14:textId="11B001C9" w:rsidR="00EB1F3E" w:rsidRDefault="00EB1F3E" w:rsidP="00EB1F3E">
      <w:pPr>
        <w:pStyle w:val="Heading3"/>
        <w:rPr>
          <w:lang w:eastAsia="cs-CZ"/>
        </w:rPr>
      </w:pPr>
      <w:r>
        <w:rPr>
          <w:lang w:eastAsia="cs-CZ"/>
        </w:rPr>
        <w:t>Zobrazení</w:t>
      </w:r>
    </w:p>
    <w:p w14:paraId="28413CAF" w14:textId="2B2C5AC3" w:rsidR="00EB1F3E" w:rsidRDefault="00EB1F3E" w:rsidP="00EB1F3E">
      <w:pPr>
        <w:pStyle w:val="ListParagraph"/>
        <w:numPr>
          <w:ilvl w:val="0"/>
          <w:numId w:val="7"/>
        </w:numPr>
        <w:rPr>
          <w:lang w:eastAsia="cs-CZ"/>
        </w:rPr>
      </w:pPr>
      <w:proofErr w:type="spellStart"/>
      <w:r>
        <w:rPr>
          <w:lang w:eastAsia="cs-CZ"/>
        </w:rPr>
        <w:t>Virutální</w:t>
      </w:r>
      <w:proofErr w:type="spellEnd"/>
      <w:r>
        <w:rPr>
          <w:lang w:eastAsia="cs-CZ"/>
        </w:rPr>
        <w:t xml:space="preserve"> kamera</w:t>
      </w:r>
    </w:p>
    <w:p w14:paraId="09A18CA5" w14:textId="6973EDA7" w:rsidR="00EB1F3E" w:rsidRDefault="00EB1F3E" w:rsidP="00EB1F3E">
      <w:pPr>
        <w:pStyle w:val="ListParagraph"/>
        <w:numPr>
          <w:ilvl w:val="0"/>
          <w:numId w:val="7"/>
        </w:numPr>
        <w:rPr>
          <w:lang w:eastAsia="cs-CZ"/>
        </w:rPr>
      </w:pPr>
      <w:r>
        <w:rPr>
          <w:lang w:eastAsia="cs-CZ"/>
        </w:rPr>
        <w:t>Způsob promítání scény</w:t>
      </w:r>
    </w:p>
    <w:p w14:paraId="1F71044D" w14:textId="679F37A1" w:rsidR="000B66BE" w:rsidRDefault="000B66BE" w:rsidP="00EB1F3E">
      <w:pPr>
        <w:pStyle w:val="ListParagraph"/>
        <w:numPr>
          <w:ilvl w:val="0"/>
          <w:numId w:val="7"/>
        </w:numPr>
        <w:rPr>
          <w:lang w:eastAsia="cs-CZ"/>
        </w:rPr>
      </w:pPr>
      <w:proofErr w:type="spellStart"/>
      <w:r>
        <w:rPr>
          <w:lang w:eastAsia="cs-CZ"/>
        </w:rPr>
        <w:t>Furstrum</w:t>
      </w:r>
      <w:proofErr w:type="spellEnd"/>
    </w:p>
    <w:p w14:paraId="799A6075" w14:textId="067B85DC" w:rsidR="000B66BE" w:rsidRDefault="000B66BE" w:rsidP="000B66BE">
      <w:pPr>
        <w:pStyle w:val="ListParagraph"/>
        <w:numPr>
          <w:ilvl w:val="0"/>
          <w:numId w:val="7"/>
        </w:numPr>
        <w:rPr>
          <w:lang w:eastAsia="cs-CZ"/>
        </w:rPr>
      </w:pPr>
      <w:proofErr w:type="spellStart"/>
      <w:r>
        <w:rPr>
          <w:lang w:eastAsia="cs-CZ"/>
        </w:rPr>
        <w:t>Culling</w:t>
      </w:r>
      <w:proofErr w:type="spellEnd"/>
    </w:p>
    <w:p w14:paraId="4BCAF9C7" w14:textId="3DC5EC6E" w:rsidR="000B66BE" w:rsidRDefault="000B66BE" w:rsidP="000B66BE">
      <w:pPr>
        <w:pStyle w:val="ListParagraph"/>
        <w:numPr>
          <w:ilvl w:val="0"/>
          <w:numId w:val="7"/>
        </w:numPr>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7D60F0E4" w14:textId="3CCD87D8" w:rsidR="00EB1F3E" w:rsidRDefault="00EB1F3E" w:rsidP="00EB1F3E">
      <w:pPr>
        <w:pStyle w:val="Heading3"/>
        <w:rPr>
          <w:lang w:eastAsia="cs-CZ"/>
        </w:rPr>
      </w:pPr>
      <w:r>
        <w:rPr>
          <w:lang w:eastAsia="cs-CZ"/>
        </w:rPr>
        <w:t>Pohyb</w:t>
      </w:r>
    </w:p>
    <w:p w14:paraId="33E14DCC" w14:textId="495B67A3" w:rsidR="00EB1F3E" w:rsidRDefault="00EB1F3E" w:rsidP="00EB1F3E">
      <w:pPr>
        <w:pStyle w:val="ListParagraph"/>
        <w:numPr>
          <w:ilvl w:val="0"/>
          <w:numId w:val="7"/>
        </w:numPr>
        <w:rPr>
          <w:lang w:eastAsia="cs-CZ"/>
        </w:rPr>
      </w:pPr>
      <w:proofErr w:type="spellStart"/>
      <w:r>
        <w:rPr>
          <w:lang w:eastAsia="cs-CZ"/>
        </w:rPr>
        <w:t>DoF</w:t>
      </w:r>
      <w:r w:rsidR="006B5504">
        <w:rPr>
          <w:lang w:eastAsia="cs-CZ"/>
        </w:rPr>
        <w:t>s</w:t>
      </w:r>
      <w:proofErr w:type="spellEnd"/>
    </w:p>
    <w:p w14:paraId="52A3BE57" w14:textId="282165FE" w:rsidR="000B66BE" w:rsidRDefault="000B66BE" w:rsidP="00EB1F3E">
      <w:pPr>
        <w:pStyle w:val="ListParagraph"/>
        <w:numPr>
          <w:ilvl w:val="0"/>
          <w:numId w:val="7"/>
        </w:numPr>
        <w:rPr>
          <w:lang w:eastAsia="cs-CZ"/>
        </w:rPr>
      </w:pPr>
      <w:r>
        <w:rPr>
          <w:lang w:eastAsia="cs-CZ"/>
        </w:rPr>
        <w:t xml:space="preserve">Transformace </w:t>
      </w:r>
    </w:p>
    <w:p w14:paraId="401D6D14" w14:textId="162FC523" w:rsidR="00EB1F3E" w:rsidRDefault="00EB1F3E" w:rsidP="00EB1F3E">
      <w:pPr>
        <w:pStyle w:val="ListParagraph"/>
        <w:numPr>
          <w:ilvl w:val="0"/>
          <w:numId w:val="7"/>
        </w:numPr>
        <w:rPr>
          <w:lang w:eastAsia="cs-CZ"/>
        </w:rPr>
      </w:pPr>
      <w:r>
        <w:rPr>
          <w:lang w:eastAsia="cs-CZ"/>
        </w:rPr>
        <w:t>Kamery</w:t>
      </w:r>
    </w:p>
    <w:p w14:paraId="659CBF15" w14:textId="0A18B378" w:rsidR="000B66BE" w:rsidRDefault="00EB1F3E" w:rsidP="000B66BE">
      <w:pPr>
        <w:pStyle w:val="ListParagraph"/>
        <w:numPr>
          <w:ilvl w:val="0"/>
          <w:numId w:val="7"/>
        </w:numPr>
        <w:rPr>
          <w:lang w:eastAsia="cs-CZ"/>
        </w:rPr>
      </w:pPr>
      <w:proofErr w:type="spellStart"/>
      <w:r>
        <w:rPr>
          <w:lang w:eastAsia="cs-CZ"/>
        </w:rPr>
        <w:t>Controlery</w:t>
      </w:r>
      <w:proofErr w:type="spellEnd"/>
    </w:p>
    <w:p w14:paraId="032A2CFF" w14:textId="41037E10" w:rsidR="00EB1F3E" w:rsidRDefault="00EB1F3E" w:rsidP="00EB1F3E">
      <w:pPr>
        <w:pStyle w:val="Heading3"/>
        <w:rPr>
          <w:lang w:eastAsia="cs-CZ"/>
        </w:rPr>
      </w:pPr>
      <w:r>
        <w:rPr>
          <w:lang w:eastAsia="cs-CZ"/>
        </w:rPr>
        <w:t>Osvětlení</w:t>
      </w:r>
    </w:p>
    <w:p w14:paraId="7DAF369F" w14:textId="010DB8E9" w:rsidR="00EB1F3E" w:rsidRPr="00EB1F3E" w:rsidRDefault="00EB1F3E" w:rsidP="00EB1F3E">
      <w:pPr>
        <w:pStyle w:val="ListParagraph"/>
        <w:numPr>
          <w:ilvl w:val="0"/>
          <w:numId w:val="7"/>
        </w:numPr>
        <w:rPr>
          <w:lang w:eastAsia="cs-CZ"/>
        </w:rPr>
      </w:pPr>
      <w:r>
        <w:rPr>
          <w:lang w:eastAsia="cs-CZ"/>
        </w:rPr>
        <w:t xml:space="preserve">Spot, </w:t>
      </w:r>
      <w:proofErr w:type="spellStart"/>
      <w:r>
        <w:rPr>
          <w:lang w:eastAsia="cs-CZ"/>
        </w:rPr>
        <w:t>Directional</w:t>
      </w:r>
      <w:proofErr w:type="spellEnd"/>
      <w:r>
        <w:rPr>
          <w:lang w:eastAsia="cs-CZ"/>
        </w:rPr>
        <w:t>, Ambient</w:t>
      </w:r>
    </w:p>
    <w:p w14:paraId="6C764B62" w14:textId="37926C15" w:rsidR="001D0278" w:rsidRDefault="000558F0">
      <w:pPr>
        <w:pStyle w:val="Heading1"/>
      </w:pPr>
      <w:r>
        <w:lastRenderedPageBreak/>
        <w:t>Analýza technologií</w:t>
      </w:r>
    </w:p>
    <w:p w14:paraId="383D86E0" w14:textId="7A03F64A" w:rsidR="00260F6F" w:rsidRDefault="00C6634E" w:rsidP="00FC7019">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w:t>
      </w:r>
      <w:r w:rsidR="00260F6F">
        <w:rPr>
          <w:lang w:eastAsia="cs-CZ"/>
        </w:rPr>
        <w:t xml:space="preserve">překrývá, popř. doplňuje, čímž je myšleno, že pro vizualizaci dat na webu ve </w:t>
      </w:r>
      <w:r w:rsidR="00D3616A">
        <w:rPr>
          <w:lang w:eastAsia="cs-CZ"/>
        </w:rPr>
        <w:t>virtuální</w:t>
      </w:r>
      <w:r w:rsidR="00260F6F">
        <w:rPr>
          <w:lang w:eastAsia="cs-CZ"/>
        </w:rPr>
        <w:t xml:space="preserve"> realitě je potřeba souhra více technologií, které umožní pořízení dat, úpravu dat, vizualizaci, interakci a následně publikaci</w:t>
      </w:r>
      <w:r w:rsidR="00922352">
        <w:rPr>
          <w:lang w:eastAsia="cs-CZ"/>
        </w:rPr>
        <w:t xml:space="preserve"> </w:t>
      </w:r>
    </w:p>
    <w:p w14:paraId="11D88A76" w14:textId="213EA907" w:rsidR="00C45383" w:rsidRPr="00922352" w:rsidRDefault="00260F6F" w:rsidP="006B5C82">
      <w:pPr>
        <w:pStyle w:val="Normlnprvnodsazen"/>
      </w:pPr>
      <w:r>
        <w:t xml:space="preserve">Nejedná se tedy o jednotlivou technologii, ale souhru více tzv. </w:t>
      </w:r>
      <w:r>
        <w:rPr>
          <w:i/>
          <w:iCs/>
        </w:rPr>
        <w:t xml:space="preserve">tech </w:t>
      </w:r>
      <w:proofErr w:type="spellStart"/>
      <w:r>
        <w:rPr>
          <w:i/>
          <w:iCs/>
        </w:rPr>
        <w:t>stack</w:t>
      </w:r>
      <w:proofErr w:type="spellEnd"/>
      <w: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Pr>
          <w:i/>
          <w:iCs/>
        </w:rPr>
        <w:t xml:space="preserve">tech </w:t>
      </w:r>
      <w:proofErr w:type="spellStart"/>
      <w:r>
        <w:rPr>
          <w:i/>
          <w:iCs/>
        </w:rPr>
        <w:t>stacku</w:t>
      </w:r>
      <w:proofErr w:type="spellEnd"/>
      <w:r>
        <w:t xml:space="preserve"> v kontextu </w:t>
      </w:r>
      <w:r w:rsidRPr="006B5C82">
        <w:rPr>
          <w:color w:val="FF0000"/>
        </w:rPr>
        <w:t>specifického využití.</w:t>
      </w:r>
      <w:r>
        <w:t xml:space="preserve"> </w:t>
      </w:r>
      <w:r w:rsidRPr="00D3616A">
        <w:rPr>
          <w:highlight w:val="yellow"/>
        </w:rPr>
        <w:t>V případě této studie se jedná o využití v rámci územního plánování.</w:t>
      </w:r>
      <w:r>
        <w:t xml:space="preserve"> </w:t>
      </w:r>
      <w:r w:rsidR="00D3616A">
        <w:t xml:space="preserve">Do výběru technologie by měli vstupovat určité funkční a nefunkční požadavky vytvořené na základě profesního profilu uživatele, který by daný </w:t>
      </w:r>
      <w:proofErr w:type="spellStart"/>
      <w:r w:rsidR="00D3616A">
        <w:rPr>
          <w:i/>
          <w:iCs/>
        </w:rPr>
        <w:t>techstack</w:t>
      </w:r>
      <w:proofErr w:type="spellEnd"/>
      <w:r w:rsidR="00D3616A">
        <w:t xml:space="preserve"> využíval.</w:t>
      </w:r>
      <w:r w:rsidR="006B5C82">
        <w:t xml:space="preserve"> </w:t>
      </w:r>
      <w:r w:rsidR="00E364D4">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Default="00A479E6">
      <w:pPr>
        <w:pStyle w:val="Heading2"/>
      </w:pPr>
      <w:r>
        <w:t>Úrovně abstrakce – taxonomie technologií</w:t>
      </w:r>
    </w:p>
    <w:p w14:paraId="3341AC8A" w14:textId="1FD8B061" w:rsidR="00260F6F" w:rsidRPr="00260F6F" w:rsidRDefault="00260F6F" w:rsidP="00260F6F">
      <w:pPr>
        <w:rPr>
          <w:lang w:eastAsia="cs-CZ"/>
        </w:rPr>
      </w:pPr>
      <w:r w:rsidRPr="00260F6F">
        <w:rPr>
          <w:highlight w:val="yellow"/>
          <w:lang w:val="en-US" w:eastAsia="cs-CZ"/>
        </w:rPr>
        <w:t xml:space="preserve">#TODO – </w:t>
      </w:r>
      <w:proofErr w:type="spellStart"/>
      <w:r w:rsidRPr="00260F6F">
        <w:rPr>
          <w:highlight w:val="yellow"/>
          <w:lang w:val="en-US" w:eastAsia="cs-CZ"/>
        </w:rPr>
        <w:t>víc</w:t>
      </w:r>
      <w:proofErr w:type="spellEnd"/>
      <w:r w:rsidRPr="00260F6F">
        <w:rPr>
          <w:highlight w:val="yellow"/>
          <w:lang w:val="en-US" w:eastAsia="cs-CZ"/>
        </w:rPr>
        <w:t xml:space="preserve"> </w:t>
      </w:r>
      <w:proofErr w:type="spellStart"/>
      <w:r w:rsidRPr="00260F6F">
        <w:rPr>
          <w:highlight w:val="yellow"/>
          <w:lang w:val="en-US" w:eastAsia="cs-CZ"/>
        </w:rPr>
        <w:t>literatury</w:t>
      </w:r>
      <w:proofErr w:type="spellEnd"/>
      <w:r w:rsidRPr="00260F6F">
        <w:rPr>
          <w:highlight w:val="yellow"/>
          <w:lang w:val="en-US" w:eastAsia="cs-CZ"/>
        </w:rPr>
        <w:t xml:space="preserve"> </w:t>
      </w:r>
      <w:proofErr w:type="spellStart"/>
      <w:r w:rsidRPr="00260F6F">
        <w:rPr>
          <w:highlight w:val="yellow"/>
          <w:lang w:val="en-US" w:eastAsia="cs-CZ"/>
        </w:rPr>
        <w:t>na</w:t>
      </w:r>
      <w:proofErr w:type="spellEnd"/>
      <w:r w:rsidRPr="00260F6F">
        <w:rPr>
          <w:highlight w:val="yellow"/>
          <w:lang w:val="en-US" w:eastAsia="cs-CZ"/>
        </w:rPr>
        <w:t xml:space="preserve"> “</w:t>
      </w:r>
      <w:proofErr w:type="spellStart"/>
      <w:r w:rsidRPr="00260F6F">
        <w:rPr>
          <w:highlight w:val="yellow"/>
          <w:lang w:val="en-US" w:eastAsia="cs-CZ"/>
        </w:rPr>
        <w:t>metodiku</w:t>
      </w:r>
      <w:proofErr w:type="spellEnd"/>
      <w:r w:rsidRPr="00260F6F">
        <w:rPr>
          <w:highlight w:val="yellow"/>
          <w:lang w:val="en-US" w:eastAsia="cs-CZ"/>
        </w:rPr>
        <w:t xml:space="preserve"> </w:t>
      </w:r>
      <w:proofErr w:type="spellStart"/>
      <w:r w:rsidRPr="00260F6F">
        <w:rPr>
          <w:highlight w:val="yellow"/>
          <w:lang w:val="en-US" w:eastAsia="cs-CZ"/>
        </w:rPr>
        <w:t>výběru</w:t>
      </w:r>
      <w:proofErr w:type="spellEnd"/>
      <w:r w:rsidRPr="00260F6F">
        <w:rPr>
          <w:highlight w:val="yellow"/>
          <w:lang w:val="en-US" w:eastAsia="cs-CZ"/>
        </w:rPr>
        <w:t xml:space="preserve"> </w:t>
      </w:r>
      <w:proofErr w:type="spellStart"/>
      <w:r w:rsidRPr="00260F6F">
        <w:rPr>
          <w:highlight w:val="yellow"/>
          <w:lang w:val="en-US" w:eastAsia="cs-CZ"/>
        </w:rPr>
        <w:t>technologií</w:t>
      </w:r>
      <w:proofErr w:type="spellEnd"/>
      <w:r w:rsidRPr="00260F6F">
        <w:rPr>
          <w:highlight w:val="yellow"/>
          <w:lang w:val="en-US" w:eastAsia="cs-CZ"/>
        </w:rPr>
        <w:t>”</w:t>
      </w:r>
    </w:p>
    <w:p w14:paraId="4B4AD797" w14:textId="6E21FB09" w:rsidR="004D6387" w:rsidRDefault="002A4B18" w:rsidP="004D6387">
      <w:pPr>
        <w:rPr>
          <w:lang w:eastAsia="cs-CZ"/>
        </w:rPr>
      </w:pPr>
      <w:r>
        <w:rPr>
          <w:lang w:eastAsia="cs-CZ"/>
        </w:rPr>
        <w:t xml:space="preserve">Jedním z možných pohledů na klasifikaci vizualizačních technologií poskytli </w:t>
      </w:r>
      <w:r>
        <w:rPr>
          <w:lang w:eastAsia="cs-CZ"/>
        </w:rPr>
        <w:fldChar w:fldCharType="begin"/>
      </w:r>
      <w:r w:rsidR="0014392A">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Pr>
          <w:lang w:eastAsia="cs-CZ"/>
        </w:rPr>
        <w:fldChar w:fldCharType="separate"/>
      </w:r>
      <w:r w:rsidRPr="002A4B18">
        <w:t>(Bostock, Heer 2009)</w:t>
      </w:r>
      <w:r>
        <w:rPr>
          <w:lang w:eastAsia="cs-CZ"/>
        </w:rPr>
        <w:fldChar w:fldCharType="end"/>
      </w:r>
      <w:r>
        <w:rPr>
          <w:lang w:eastAsia="cs-CZ"/>
        </w:rPr>
        <w:t xml:space="preserve">. V rámci své práce hodnotí vizualizační technologie na základě tří charakteristik, jimiž jsou </w:t>
      </w:r>
    </w:p>
    <w:p w14:paraId="416349B0" w14:textId="171D2296" w:rsidR="002A4B18" w:rsidRDefault="002A4B18" w:rsidP="002A4B18">
      <w:pPr>
        <w:pStyle w:val="Normlnprvnodsazen"/>
        <w:numPr>
          <w:ilvl w:val="0"/>
          <w:numId w:val="12"/>
        </w:numPr>
      </w:pPr>
      <w:r>
        <w:t>Expresivita –</w:t>
      </w:r>
      <w:r w:rsidR="001D68F5">
        <w:t xml:space="preserve"> J</w:t>
      </w:r>
      <w:r>
        <w:t>aké možné vizualizace daná technologie umožňuje</w:t>
      </w:r>
      <w:r w:rsidR="001D68F5">
        <w:t>?</w:t>
      </w:r>
    </w:p>
    <w:p w14:paraId="412D7600" w14:textId="16A01A49" w:rsidR="002A4B18" w:rsidRDefault="002A4B18" w:rsidP="002A4B18">
      <w:pPr>
        <w:pStyle w:val="Normlnprvnodsazen"/>
        <w:numPr>
          <w:ilvl w:val="0"/>
          <w:numId w:val="12"/>
        </w:numPr>
      </w:pPr>
      <w:r>
        <w:t xml:space="preserve">Účinnost – </w:t>
      </w:r>
      <w:r w:rsidR="001D68F5">
        <w:t>J</w:t>
      </w:r>
      <w:r>
        <w:t>ak dlouho zabere vytvoření vizualizace</w:t>
      </w:r>
      <w:r w:rsidR="001D68F5">
        <w:t>?</w:t>
      </w:r>
    </w:p>
    <w:p w14:paraId="7BBE71B9" w14:textId="422F83A5" w:rsidR="002A4B18" w:rsidRDefault="001D68F5" w:rsidP="002A4B18">
      <w:pPr>
        <w:pStyle w:val="Normlnprvnodsazen"/>
        <w:numPr>
          <w:ilvl w:val="0"/>
          <w:numId w:val="12"/>
        </w:numPr>
      </w:pPr>
      <w:r>
        <w:t>Přístupnost</w:t>
      </w:r>
      <w:r w:rsidR="002A4B18">
        <w:t xml:space="preserve"> </w:t>
      </w:r>
      <w:r>
        <w:t>–</w:t>
      </w:r>
      <w:r w:rsidR="002A4B18">
        <w:t xml:space="preserve"> </w:t>
      </w:r>
      <w:r>
        <w:t>Jak náročné je vytvořit vizualizaci bez předchozí znalosti dané technologie?</w:t>
      </w:r>
    </w:p>
    <w:p w14:paraId="3BE85572" w14:textId="7BE742E9" w:rsidR="00C45383" w:rsidRPr="00C45383" w:rsidRDefault="00D3616A" w:rsidP="006B5C82">
      <w:proofErr w:type="spellStart"/>
      <w:r>
        <w:t>Bostock</w:t>
      </w:r>
      <w:proofErr w:type="spellEnd"/>
      <w:r>
        <w:t xml:space="preserve"> a </w:t>
      </w:r>
      <w:proofErr w:type="spellStart"/>
      <w:r>
        <w:t>Heer</w:t>
      </w:r>
      <w:proofErr w:type="spellEnd"/>
      <w:r>
        <w:t xml:space="preserve"> hodnotili </w:t>
      </w:r>
      <w:r w:rsidR="00897330">
        <w:t>technologie pro</w:t>
      </w:r>
      <w:r>
        <w:t xml:space="preserve"> vizualizaci dat obecně, přístup je však aplikovatelný na konkrétní výběr technologií omezený na geoprostorová data. </w:t>
      </w:r>
      <w:r w:rsidR="00C45383">
        <w:t xml:space="preserve">V případě technologií pro tvorbu virtuálních prostředí / vizualizací </w:t>
      </w:r>
      <w:r w:rsidR="00C45383">
        <w:fldChar w:fldCharType="begin"/>
      </w:r>
      <w:r w:rsidR="0014392A">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Çöltekin et al. 2020b)</w:t>
      </w:r>
      <w:r w:rsidR="00C45383">
        <w:fldChar w:fldCharType="end"/>
      </w:r>
      <w:r w:rsidR="00C45383">
        <w:t xml:space="preserve"> kategorizují dle 3 kritérií (technologie, návrh a lidské faktory).  </w:t>
      </w:r>
    </w:p>
    <w:p w14:paraId="3AF052DC" w14:textId="57539C39" w:rsidR="004D6387" w:rsidRDefault="001D68F5" w:rsidP="00897330">
      <w:pPr>
        <w:pStyle w:val="Normlnprvnodsazen"/>
      </w:pPr>
      <w:r>
        <w:t xml:space="preserve">Dalším z kategorizačních kritérií pro popis technologií je </w:t>
      </w:r>
      <w:r w:rsidR="00FC7019">
        <w:t>úrovně</w:t>
      </w:r>
      <w:r>
        <w:t xml:space="preserve"> podrobnosti, do jaké umožňují uživateli tvořit danou vizualizaci. V tomto případě je vhodné rozlišit termíny softwarové </w:t>
      </w:r>
      <w:r>
        <w:rPr>
          <w:i/>
          <w:iCs/>
        </w:rPr>
        <w:t xml:space="preserve">knihovny </w:t>
      </w:r>
      <w:r>
        <w:t xml:space="preserve">a </w:t>
      </w:r>
      <w:r>
        <w:rPr>
          <w:i/>
          <w:iCs/>
        </w:rPr>
        <w:t xml:space="preserve">frameworky. </w:t>
      </w:r>
      <w:r>
        <w:t xml:space="preserve"> V případě knihoven se jedná o hotové implementace pro řešení konkrétních problémů, kdežto frameworky jsou sadou knihoven nástrojů a vývojových vzorů / přepisů</w:t>
      </w:r>
      <w:r w:rsidR="00FC7019">
        <w:t xml:space="preserve"> pro usnadnění vývoje aplikace. </w:t>
      </w:r>
      <w:r w:rsidR="00847162">
        <w:t xml:space="preserve">V případě 3D grafiky lze pak představit termín </w:t>
      </w:r>
      <w:r w:rsidR="00847162" w:rsidRPr="00847162">
        <w:rPr>
          <w:i/>
          <w:iCs/>
        </w:rPr>
        <w:t xml:space="preserve">game / </w:t>
      </w:r>
      <w:proofErr w:type="spellStart"/>
      <w:r w:rsidR="00847162" w:rsidRPr="00847162">
        <w:rPr>
          <w:i/>
          <w:iCs/>
        </w:rPr>
        <w:t>virutal</w:t>
      </w:r>
      <w:proofErr w:type="spellEnd"/>
      <w:r w:rsidR="00847162" w:rsidRPr="00847162">
        <w:rPr>
          <w:i/>
          <w:iCs/>
        </w:rPr>
        <w:t xml:space="preserve"> </w:t>
      </w:r>
      <w:proofErr w:type="spellStart"/>
      <w:r w:rsidR="00847162" w:rsidRPr="00847162">
        <w:rPr>
          <w:i/>
          <w:iCs/>
        </w:rPr>
        <w:t>engine</w:t>
      </w:r>
      <w:proofErr w:type="spellEnd"/>
      <w:r w:rsidR="00847162">
        <w:t xml:space="preserve">, </w:t>
      </w:r>
      <w:r w:rsidR="00897330">
        <w:t xml:space="preserve">které ve většině případech umožnují tvorbu virtuálních interaktivních </w:t>
      </w:r>
      <w:r w:rsidR="00897330" w:rsidRPr="00897330">
        <w:t xml:space="preserve">prostředí </w:t>
      </w:r>
      <w:r w:rsidR="00897330">
        <w:t xml:space="preserve">prostřednictvím </w:t>
      </w:r>
      <w:r w:rsidR="00897330" w:rsidRPr="00897330">
        <w:t>GUI (</w:t>
      </w:r>
      <w:proofErr w:type="spellStart"/>
      <w:r w:rsidR="00897330" w:rsidRPr="00897330">
        <w:rPr>
          <w:i/>
          <w:iCs/>
        </w:rPr>
        <w:t>graphical</w:t>
      </w:r>
      <w:proofErr w:type="spellEnd"/>
      <w:r w:rsidR="00897330" w:rsidRPr="00897330">
        <w:rPr>
          <w:i/>
          <w:iCs/>
        </w:rPr>
        <w:t xml:space="preserve"> user interface</w:t>
      </w:r>
      <w:r w:rsidR="00897330" w:rsidRPr="00897330">
        <w:t>)</w:t>
      </w:r>
      <w:r w:rsidR="00897330">
        <w:t xml:space="preserve">. </w:t>
      </w:r>
    </w:p>
    <w:p w14:paraId="15DD99AE" w14:textId="6DBF9F8E" w:rsidR="00847162" w:rsidRPr="006B5C82" w:rsidRDefault="00851F01" w:rsidP="006B5C82">
      <w:pPr>
        <w:pStyle w:val="Normlnprvnodsazen"/>
      </w:pPr>
      <w:r>
        <w:t>Dalším rozlišením jsou pak tedy nativní a webové aplikace</w:t>
      </w:r>
      <w:r w:rsidR="00897330">
        <w:t>. Za nativní software</w:t>
      </w:r>
      <w:r w:rsidR="00847162">
        <w:t xml:space="preserve"> - </w:t>
      </w:r>
      <w:r w:rsidR="00897330">
        <w:t>vyvinutý pro daný operační systém</w:t>
      </w:r>
      <w:r w:rsidR="00847162">
        <w:t xml:space="preserve"> a jehož runtime prostředí je specifické pro daný hardware a </w:t>
      </w:r>
      <w:proofErr w:type="spellStart"/>
      <w:r w:rsidR="00847162">
        <w:t>operčaní</w:t>
      </w:r>
      <w:proofErr w:type="spellEnd"/>
      <w:r w:rsidR="00847162">
        <w:t xml:space="preserve"> systém - </w:t>
      </w:r>
      <w:r w:rsidR="00897330">
        <w:t xml:space="preserve">je možné považovat klasické GIS řešení (QGIS, ArcGIS, GRASS aj. </w:t>
      </w:r>
      <w:r w:rsidR="00897330">
        <w:rPr>
          <w:lang w:val="en-US"/>
        </w:rPr>
        <w:t>)</w:t>
      </w:r>
      <w:r w:rsidR="00C13CAC">
        <w:rPr>
          <w:lang w:val="en-US"/>
        </w:rPr>
        <w:t xml:space="preserve">, </w:t>
      </w:r>
      <w:proofErr w:type="spellStart"/>
      <w:r w:rsidR="00C13CAC">
        <w:rPr>
          <w:lang w:val="en-US"/>
        </w:rPr>
        <w:t>aplikace</w:t>
      </w:r>
      <w:proofErr w:type="spellEnd"/>
      <w:r w:rsidR="00C13CAC">
        <w:rPr>
          <w:lang w:val="en-US"/>
        </w:rPr>
        <w:t xml:space="preserve"> pro </w:t>
      </w:r>
      <w:proofErr w:type="spellStart"/>
      <w:r w:rsidR="00C13CAC">
        <w:rPr>
          <w:lang w:val="en-US"/>
        </w:rPr>
        <w:t>tvorbu</w:t>
      </w:r>
      <w:proofErr w:type="spellEnd"/>
      <w:r w:rsidR="00C13CAC">
        <w:rPr>
          <w:lang w:val="en-US"/>
        </w:rPr>
        <w:t xml:space="preserve"> 3D </w:t>
      </w:r>
      <w:proofErr w:type="spellStart"/>
      <w:r w:rsidR="00C13CAC">
        <w:rPr>
          <w:lang w:val="en-US"/>
        </w:rPr>
        <w:t>grafiky</w:t>
      </w:r>
      <w:proofErr w:type="spellEnd"/>
      <w:r w:rsidR="00C13CAC">
        <w:rPr>
          <w:lang w:val="en-US"/>
        </w:rPr>
        <w:t xml:space="preserve"> (Blender, </w:t>
      </w:r>
      <w:proofErr w:type="spellStart"/>
      <w:r w:rsidR="00C13CAC">
        <w:rPr>
          <w:lang w:val="en-US"/>
        </w:rPr>
        <w:t>SketchUP</w:t>
      </w:r>
      <w:proofErr w:type="spellEnd"/>
      <w:r w:rsidR="00C13CAC">
        <w:rPr>
          <w:lang w:val="en-US"/>
        </w:rPr>
        <w:t xml:space="preserve">, </w:t>
      </w:r>
      <w:proofErr w:type="spellStart"/>
      <w:r w:rsidR="00C13CAC">
        <w:rPr>
          <w:lang w:val="en-US"/>
        </w:rPr>
        <w:t>Microstation</w:t>
      </w:r>
      <w:proofErr w:type="spellEnd"/>
      <w:r w:rsidR="00C13CAC">
        <w:rPr>
          <w:lang w:val="en-US"/>
        </w:rPr>
        <w:t xml:space="preserve">) a </w:t>
      </w:r>
      <w:proofErr w:type="spellStart"/>
      <w:r w:rsidR="00897330">
        <w:rPr>
          <w:lang w:val="en-US"/>
        </w:rPr>
        <w:t>hern</w:t>
      </w:r>
      <w:proofErr w:type="spellEnd"/>
      <w:r w:rsidR="00897330">
        <w:t xml:space="preserve">í </w:t>
      </w:r>
      <w:proofErr w:type="spellStart"/>
      <w:r w:rsidR="00897330">
        <w:t>enginy</w:t>
      </w:r>
      <w:proofErr w:type="spellEnd"/>
      <w:r w:rsidR="00897330">
        <w:t xml:space="preserve"> (</w:t>
      </w:r>
      <w:r w:rsidR="00897330" w:rsidRPr="00847162">
        <w:rPr>
          <w:lang w:val="en-US"/>
        </w:rPr>
        <w:t xml:space="preserve">Unity, Unreal Engine, </w:t>
      </w:r>
      <w:r w:rsidR="00897330" w:rsidRPr="00847162">
        <w:rPr>
          <w:lang w:val="en-US"/>
        </w:rPr>
        <w:lastRenderedPageBreak/>
        <w:t>Godot</w:t>
      </w:r>
      <w:r w:rsidR="00847162">
        <w:rPr>
          <w:lang w:val="en-US"/>
        </w:rPr>
        <w:t xml:space="preserve">, </w:t>
      </w:r>
      <w:r w:rsidR="00847162" w:rsidRPr="00847162">
        <w:rPr>
          <w:lang w:val="en-US"/>
        </w:rPr>
        <w:t>Wonderland</w:t>
      </w:r>
      <w:r w:rsidR="00897330">
        <w:t>)</w:t>
      </w:r>
      <w:r w:rsidR="00847162">
        <w:t>. Webový software, tedy software, jehož runtime prostředí je buďto v rámci klienta, tím pádem v prohlížeči uživatele nebo v rámci serveru.</w:t>
      </w:r>
      <w:r w:rsidR="003E04FB">
        <w:t xml:space="preserve"> </w:t>
      </w:r>
      <w:r w:rsidR="00847162">
        <w:t>Pro dosažení daného případu užití je v mnoha případech využíváno technologií napříč všemi zmíněnými kategoriemi.</w:t>
      </w:r>
    </w:p>
    <w:p w14:paraId="7C642D3B" w14:textId="77777777" w:rsidR="00FD0AFD" w:rsidRDefault="000558F0" w:rsidP="00FD0AFD">
      <w:pPr>
        <w:keepNext/>
      </w:pPr>
      <w:r w:rsidRPr="000558F0">
        <w:rPr>
          <w:noProof/>
          <w:lang w:eastAsia="cs-CZ"/>
        </w:rPr>
        <w:drawing>
          <wp:inline distT="0" distB="0" distL="0" distR="0" wp14:anchorId="281B3850" wp14:editId="300DB3D4">
            <wp:extent cx="4890053" cy="2418036"/>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5"/>
                    <a:stretch>
                      <a:fillRect/>
                    </a:stretch>
                  </pic:blipFill>
                  <pic:spPr>
                    <a:xfrm>
                      <a:off x="0" y="0"/>
                      <a:ext cx="4895092" cy="2420528"/>
                    </a:xfrm>
                    <a:prstGeom prst="rect">
                      <a:avLst/>
                    </a:prstGeom>
                  </pic:spPr>
                </pic:pic>
              </a:graphicData>
            </a:graphic>
          </wp:inline>
        </w:drawing>
      </w:r>
    </w:p>
    <w:p w14:paraId="6F678D85" w14:textId="4589A8B3" w:rsidR="000558F0" w:rsidRPr="00FD0AFD" w:rsidRDefault="00FD0AFD" w:rsidP="00FD0AFD">
      <w:pPr>
        <w:pStyle w:val="Caption"/>
        <w:rPr>
          <w:lang w:eastAsia="cs-CZ"/>
        </w:rPr>
      </w:pPr>
      <w:r w:rsidRPr="00FD0AFD">
        <w:rPr>
          <w:highlight w:val="yellow"/>
        </w:rPr>
        <w:t xml:space="preserve">Obr. </w:t>
      </w:r>
      <w:r w:rsidRPr="00FD0AFD">
        <w:rPr>
          <w:highlight w:val="yellow"/>
        </w:rPr>
        <w:fldChar w:fldCharType="begin"/>
      </w:r>
      <w:r w:rsidRPr="00FD0AFD">
        <w:rPr>
          <w:highlight w:val="yellow"/>
        </w:rPr>
        <w:instrText xml:space="preserve"> SEQ Obr. \* ARABIC </w:instrText>
      </w:r>
      <w:r w:rsidRPr="00FD0AFD">
        <w:rPr>
          <w:highlight w:val="yellow"/>
        </w:rPr>
        <w:fldChar w:fldCharType="separate"/>
      </w:r>
      <w:r w:rsidRPr="00FD0AFD">
        <w:rPr>
          <w:noProof/>
          <w:highlight w:val="yellow"/>
        </w:rPr>
        <w:t>6</w:t>
      </w:r>
      <w:r w:rsidRPr="00FD0AFD">
        <w:rPr>
          <w:highlight w:val="yellow"/>
        </w:rPr>
        <w:fldChar w:fldCharType="end"/>
      </w:r>
      <w:r w:rsidRPr="00FD0AFD">
        <w:rPr>
          <w:highlight w:val="yellow"/>
        </w:rPr>
        <w:t xml:space="preserve"> Taxonomie technologií umožňujících vykreslení 3D grafiky na webu. (zdroj: </w:t>
      </w:r>
      <w:r w:rsidRPr="00FD0AFD">
        <w:rPr>
          <w:highlight w:val="yellow"/>
        </w:rPr>
        <w:fldChar w:fldCharType="begin"/>
      </w:r>
      <w:r w:rsidRPr="00FD0AFD">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FD0AFD">
        <w:rPr>
          <w:highlight w:val="yellow"/>
        </w:rPr>
        <w:fldChar w:fldCharType="separate"/>
      </w:r>
      <w:r w:rsidRPr="00FD0AFD">
        <w:rPr>
          <w:highlight w:val="yellow"/>
        </w:rPr>
        <w:t>(Trevett 2011)</w:t>
      </w:r>
      <w:r w:rsidRPr="00FD0AFD">
        <w:rPr>
          <w:highlight w:val="yellow"/>
        </w:rPr>
        <w:fldChar w:fldCharType="end"/>
      </w:r>
      <w:r w:rsidRPr="00FD0AFD">
        <w:rPr>
          <w:highlight w:val="yellow"/>
        </w:rPr>
        <w:t>)</w:t>
      </w:r>
      <w:r>
        <w:t xml:space="preserve"> </w:t>
      </w:r>
      <w:r w:rsidRPr="00FD0AFD">
        <w:rPr>
          <w:highlight w:val="yellow"/>
          <w:lang w:val="en-US"/>
        </w:rPr>
        <w:t xml:space="preserve">#TODO – </w:t>
      </w:r>
      <w:r w:rsidRPr="00FD0AFD">
        <w:rPr>
          <w:highlight w:val="yellow"/>
        </w:rPr>
        <w:t>upravit do češtiny</w:t>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03824AD7" w:rsidR="00A479E6" w:rsidRDefault="00E0077F" w:rsidP="00E0077F">
      <w:pPr>
        <w:pStyle w:val="Heading2"/>
      </w:pPr>
      <w:r>
        <w:t xml:space="preserve">GIS </w:t>
      </w:r>
    </w:p>
    <w:p w14:paraId="387DB993" w14:textId="176F43BF" w:rsidR="00426C6A" w:rsidRPr="00426C6A" w:rsidRDefault="00426C6A" w:rsidP="00426C6A">
      <w:pPr>
        <w:pStyle w:val="Heading3"/>
        <w:rPr>
          <w:lang w:eastAsia="cs-CZ"/>
        </w:rPr>
      </w:pPr>
      <w:r>
        <w:rPr>
          <w:lang w:eastAsia="cs-CZ"/>
        </w:rPr>
        <w:t>„Desktop“</w:t>
      </w:r>
    </w:p>
    <w:p w14:paraId="43F655A6" w14:textId="3C548A73" w:rsidR="00E0077F" w:rsidRDefault="00E0077F" w:rsidP="00E0077F">
      <w:pPr>
        <w:rPr>
          <w:b/>
          <w:bCs/>
          <w:lang w:eastAsia="cs-CZ"/>
        </w:rPr>
      </w:pPr>
      <w:r w:rsidRPr="00E0077F">
        <w:rPr>
          <w:b/>
          <w:bCs/>
          <w:lang w:eastAsia="cs-CZ"/>
        </w:rPr>
        <w:t>ArcGIS JS API</w:t>
      </w:r>
    </w:p>
    <w:p w14:paraId="49E8C639" w14:textId="77777777" w:rsidR="00426C6A" w:rsidRDefault="001243AB" w:rsidP="00E0077F">
      <w:pPr>
        <w:pStyle w:val="Normlnprvnodsazen"/>
        <w:ind w:firstLine="0"/>
      </w:pPr>
      <w:proofErr w:type="spellStart"/>
      <w:r>
        <w:t>Esri</w:t>
      </w:r>
      <w:proofErr w:type="spellEnd"/>
      <w:r>
        <w:t xml:space="preserve"> City </w:t>
      </w:r>
      <w:proofErr w:type="spellStart"/>
      <w:r>
        <w:t>Engine</w:t>
      </w:r>
      <w:proofErr w:type="spellEnd"/>
      <w:r>
        <w:t xml:space="preserve"> – VR export na web </w:t>
      </w:r>
    </w:p>
    <w:p w14:paraId="4E6C76B3" w14:textId="4ADAE0A4" w:rsidR="00E0077F" w:rsidRDefault="00E0077F" w:rsidP="00E0077F">
      <w:pPr>
        <w:pStyle w:val="Normlnprvnodsazen"/>
        <w:ind w:firstLine="0"/>
      </w:pPr>
      <w:r w:rsidRPr="00E0077F">
        <w:rPr>
          <w:b/>
          <w:bCs/>
        </w:rPr>
        <w:t>QGIS</w:t>
      </w:r>
      <w:r w:rsidR="00426C6A">
        <w:t xml:space="preserve"> </w:t>
      </w:r>
      <w:r>
        <w:t>QGIS2Three.js</w:t>
      </w:r>
    </w:p>
    <w:p w14:paraId="622739C3" w14:textId="77777777" w:rsidR="00A34C92" w:rsidRDefault="00A34C92" w:rsidP="00A34C92">
      <w:pPr>
        <w:pStyle w:val="Heading3"/>
      </w:pPr>
      <w:proofErr w:type="spellStart"/>
      <w:r>
        <w:t>WebGIS</w:t>
      </w:r>
      <w:proofErr w:type="spellEnd"/>
    </w:p>
    <w:p w14:paraId="15DFD039" w14:textId="77777777" w:rsidR="00A34C92" w:rsidRDefault="00A34C92" w:rsidP="00A34C92">
      <w:r>
        <w:t xml:space="preserve">Z pohledu geoprostorové vědy je nutné zmínit i široký ekosystém webových GIS řešení. </w:t>
      </w:r>
    </w:p>
    <w:p w14:paraId="4643E124" w14:textId="77777777" w:rsidR="00A34C92" w:rsidRDefault="00A34C92" w:rsidP="00A34C92">
      <w:pPr>
        <w:pStyle w:val="Normlnprvnodsazen"/>
        <w:ind w:firstLine="0"/>
        <w:rPr>
          <w:lang w:eastAsia="en-US"/>
        </w:rPr>
      </w:pPr>
      <w:r>
        <w:rPr>
          <w:lang w:eastAsia="en-US"/>
        </w:rPr>
        <w:lastRenderedPageBreak/>
        <w:t xml:space="preserve">Z hlediska geoinformatiky a kartografie je na webu primárním záměrem vizualizace dat. Toho je možné dosáhnout pomocí použití vybraných knihoven. Výběr knihovny se odvíjí od </w:t>
      </w:r>
      <w:proofErr w:type="spellStart"/>
      <w:r>
        <w:rPr>
          <w:lang w:eastAsia="en-US"/>
        </w:rPr>
        <w:t>staovených</w:t>
      </w:r>
      <w:proofErr w:type="spellEnd"/>
      <w:r>
        <w:rPr>
          <w:lang w:eastAsia="en-US"/>
        </w:rPr>
        <w:t xml:space="preserve"> požadavků. Požadavky jsou pak diktovány především parametry dat (</w:t>
      </w:r>
      <w:proofErr w:type="spellStart"/>
      <w:r>
        <w:rPr>
          <w:lang w:eastAsia="en-US"/>
        </w:rPr>
        <w:t>dimenzionalita</w:t>
      </w:r>
      <w:proofErr w:type="spellEnd"/>
      <w:r>
        <w:rPr>
          <w:lang w:eastAsia="en-US"/>
        </w:rPr>
        <w:t xml:space="preserve">, velikost atd.) popř. požadavky na samotnou vizualizaci (míra interaktivity, imerze aj.). </w:t>
      </w:r>
    </w:p>
    <w:p w14:paraId="3520F207" w14:textId="77777777" w:rsidR="00A34C92" w:rsidRDefault="00A34C92" w:rsidP="00A34C92">
      <w:pPr>
        <w:pStyle w:val="Normlnprvnodsazen"/>
        <w:rPr>
          <w:lang w:eastAsia="en-US"/>
        </w:rPr>
      </w:pPr>
      <w:proofErr w:type="spellStart"/>
      <w:r>
        <w:rPr>
          <w:lang w:eastAsia="en-US"/>
        </w:rPr>
        <w:t>Interkativní</w:t>
      </w:r>
      <w:proofErr w:type="spellEnd"/>
      <w:r>
        <w:rPr>
          <w:lang w:eastAsia="en-US"/>
        </w:rPr>
        <w:t xml:space="preserve"> vizualizace 2D dat umožňují knihovny </w:t>
      </w:r>
      <w:proofErr w:type="spellStart"/>
      <w:r>
        <w:rPr>
          <w:lang w:eastAsia="en-US"/>
        </w:rPr>
        <w:t>Leaflet</w:t>
      </w:r>
      <w:proofErr w:type="spellEnd"/>
      <w:r>
        <w:rPr>
          <w:lang w:eastAsia="en-US"/>
        </w:rPr>
        <w:t xml:space="preserve">, </w:t>
      </w:r>
      <w:proofErr w:type="spellStart"/>
      <w:r>
        <w:rPr>
          <w:lang w:eastAsia="en-US"/>
        </w:rPr>
        <w:t>OpenLayers</w:t>
      </w:r>
      <w:proofErr w:type="spellEnd"/>
      <w:r>
        <w:rPr>
          <w:lang w:eastAsia="en-US"/>
        </w:rPr>
        <w:t xml:space="preserve">, </w:t>
      </w:r>
      <w:proofErr w:type="spellStart"/>
      <w:r>
        <w:rPr>
          <w:lang w:eastAsia="en-US"/>
        </w:rPr>
        <w:t>MapboxGL</w:t>
      </w:r>
      <w:proofErr w:type="spellEnd"/>
      <w:r>
        <w:rPr>
          <w:lang w:eastAsia="en-US"/>
        </w:rPr>
        <w:t xml:space="preserve">. Dále je pak možné pro 2D </w:t>
      </w:r>
      <w:r w:rsidRPr="001375C3">
        <w:t>vizualizaci</w:t>
      </w:r>
      <w:r>
        <w:rPr>
          <w:lang w:eastAsia="en-US"/>
        </w:rPr>
        <w:t xml:space="preserve"> využít Google, </w:t>
      </w:r>
      <w:proofErr w:type="spellStart"/>
      <w:r>
        <w:rPr>
          <w:lang w:eastAsia="en-US"/>
        </w:rPr>
        <w:t>Here</w:t>
      </w:r>
      <w:proofErr w:type="spellEnd"/>
      <w:r>
        <w:rPr>
          <w:lang w:eastAsia="en-US"/>
        </w:rPr>
        <w:t xml:space="preserve">, Bing aj. mapovací API, kde na rozdíl od výše zmíněných knihoven je mnohem méně prostoru pro vlastní tvorbu. </w:t>
      </w:r>
    </w:p>
    <w:p w14:paraId="17F9646D" w14:textId="6F326127" w:rsidR="00A34C92" w:rsidRPr="008F1DB5" w:rsidRDefault="00A34C92" w:rsidP="008F1DB5">
      <w:pPr>
        <w:pStyle w:val="Normlnprvnodsazen"/>
        <w:rPr>
          <w:lang w:eastAsia="en-US"/>
        </w:rPr>
      </w:pPr>
      <w:r>
        <w:rPr>
          <w:lang w:eastAsia="en-US"/>
        </w:rPr>
        <w:t xml:space="preserve">V případě 3D vizualizací je pak nutné zmínit knihovny jako Cesium (vhodné pro velké datové sady), three.js (knihovna pro vizualizaci obecných 3D dat – bez </w:t>
      </w:r>
      <w:proofErr w:type="spellStart"/>
      <w:r>
        <w:rPr>
          <w:lang w:eastAsia="en-US"/>
        </w:rPr>
        <w:t>geoumístění</w:t>
      </w:r>
      <w:proofErr w:type="spellEnd"/>
      <w:r>
        <w:rPr>
          <w:lang w:eastAsia="en-US"/>
        </w:rPr>
        <w:t xml:space="preserve">), </w:t>
      </w:r>
      <w:proofErr w:type="spellStart"/>
      <w:r>
        <w:rPr>
          <w:lang w:eastAsia="en-US"/>
        </w:rPr>
        <w:t>BabylonJS</w:t>
      </w:r>
      <w:proofErr w:type="spellEnd"/>
      <w:r>
        <w:rPr>
          <w:lang w:eastAsia="en-US"/>
        </w:rPr>
        <w:t xml:space="preserve"> </w:t>
      </w:r>
      <w:r>
        <w:rPr>
          <w:lang w:eastAsia="en-US"/>
        </w:rPr>
        <w:fldChar w:fldCharType="begin"/>
      </w:r>
      <w:r>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Pr>
          <w:lang w:eastAsia="en-US"/>
        </w:rPr>
        <w:fldChar w:fldCharType="separate"/>
      </w:r>
      <w:r w:rsidRPr="009F3D5B">
        <w:t>(Warner 2018)</w:t>
      </w:r>
      <w:r>
        <w:rPr>
          <w:lang w:eastAsia="en-US"/>
        </w:rPr>
        <w:fldChar w:fldCharType="end"/>
      </w:r>
      <w:r w:rsidR="008F1DB5">
        <w:rPr>
          <w:lang w:eastAsia="en-US"/>
        </w:rPr>
        <w:t xml:space="preserve">. </w:t>
      </w:r>
      <w:r>
        <w:rPr>
          <w:lang w:eastAsia="en-US"/>
        </w:rPr>
        <w:t xml:space="preserve">A propojení těchto technologií s technologiemi umožňující vizualizaci 3D dat popř. VR na webu. </w:t>
      </w:r>
      <w:proofErr w:type="spellStart"/>
      <w:r w:rsidRPr="008F1DB5">
        <w:rPr>
          <w:lang w:eastAsia="en-US"/>
        </w:rPr>
        <w:t>Threebox</w:t>
      </w:r>
      <w:proofErr w:type="spellEnd"/>
      <w:r w:rsidRPr="008F1DB5">
        <w:rPr>
          <w:lang w:eastAsia="en-US"/>
        </w:rPr>
        <w:t>, deck.gl</w:t>
      </w:r>
    </w:p>
    <w:p w14:paraId="45016908" w14:textId="77777777" w:rsidR="00A34C92" w:rsidRPr="00E0077F" w:rsidRDefault="00A34C92" w:rsidP="00E0077F">
      <w:pPr>
        <w:pStyle w:val="Normlnprvnodsazen"/>
        <w:ind w:firstLine="0"/>
      </w:pPr>
    </w:p>
    <w:p w14:paraId="7FA98C67" w14:textId="313D6C18" w:rsidR="008A6A36" w:rsidRDefault="00E364D4" w:rsidP="007F7BCF">
      <w:pPr>
        <w:pStyle w:val="Heading2"/>
      </w:pPr>
      <w:r>
        <w:t>Webový vývoj</w:t>
      </w:r>
    </w:p>
    <w:p w14:paraId="1C68AF29" w14:textId="437B48F6" w:rsidR="00FC5365" w:rsidRPr="00FC5365" w:rsidRDefault="00FC5365" w:rsidP="00FC5365">
      <w:r w:rsidRPr="00725E17">
        <w:t>Benefity volby webových technologií pro 3D geografickou vizualizaci</w:t>
      </w:r>
      <w:r>
        <w:t>. Primárním benefitem webové vizualizace je dostupnost (</w:t>
      </w:r>
      <w:proofErr w:type="spellStart"/>
      <w:r w:rsidRPr="00725E17">
        <w:rPr>
          <w:i/>
          <w:iCs/>
        </w:rPr>
        <w:t>availability</w:t>
      </w:r>
      <w:proofErr w:type="spellEnd"/>
      <w:r>
        <w:t>) a přístupnost (</w:t>
      </w:r>
      <w:proofErr w:type="spellStart"/>
      <w:r>
        <w:rPr>
          <w:i/>
          <w:iCs/>
        </w:rPr>
        <w:t>accesability</w:t>
      </w:r>
      <w:proofErr w:type="spellEnd"/>
      <w:r>
        <w:rPr>
          <w:i/>
          <w:iCs/>
        </w:rPr>
        <w:t>)</w:t>
      </w:r>
      <w:r>
        <w:t xml:space="preserve"> oproti desktopovým aplikacím. </w:t>
      </w:r>
      <w:r w:rsidRPr="00783575">
        <w:rPr>
          <w:color w:val="000000" w:themeColor="text1"/>
        </w:rPr>
        <w:t>Jelikož web je platformě a hardwarově agnostický, tedy je možné k němu přistupovat takřka skrze veškerý běžně</w:t>
      </w:r>
      <w:r>
        <w:t xml:space="preserve"> užívaný hardware a software. V případě 3D vizualizace a </w:t>
      </w:r>
      <w:r w:rsidR="006B6B7E">
        <w:t>virtuální</w:t>
      </w:r>
      <w:r>
        <w:t xml:space="preserve"> reality je </w:t>
      </w:r>
      <w:r w:rsidR="006B6B7E">
        <w:t>dostupnost</w:t>
      </w:r>
      <w:r>
        <w:t xml:space="preserve"> a přístupnost v posledních letech umožněna díky výraznému vývoji</w:t>
      </w:r>
      <w:r w:rsidR="00FD0AFD">
        <w:t xml:space="preserve"> HTML5, </w:t>
      </w:r>
      <w:proofErr w:type="spellStart"/>
      <w:r>
        <w:t>WebGL</w:t>
      </w:r>
      <w:proofErr w:type="spellEnd"/>
      <w:r>
        <w:t xml:space="preserve"> a </w:t>
      </w:r>
      <w:proofErr w:type="spellStart"/>
      <w:r>
        <w:t>WebXR</w:t>
      </w:r>
      <w:proofErr w:type="spellEnd"/>
      <w:r>
        <w:t xml:space="preserve"> technologií. Dalším z benefitů je fakt, že většina globálně užívaných aplikací se postupně přesouvá z desktopových řešení do webového prohlížeče (Microsoft Office </w:t>
      </w:r>
      <w:proofErr w:type="spellStart"/>
      <w:r>
        <w:t>Suite</w:t>
      </w:r>
      <w:proofErr w:type="spellEnd"/>
      <w:r>
        <w:t xml:space="preserve"> aj.) </w:t>
      </w:r>
      <w:r>
        <w:fldChar w:fldCharType="begin"/>
      </w:r>
      <w:r w:rsidR="0014392A">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725E17">
        <w:rPr>
          <w:rFonts w:cs="Times New Roman"/>
          <w:szCs w:val="24"/>
        </w:rPr>
        <w:t>(Řeháček 2020)</w:t>
      </w:r>
      <w:r>
        <w:fldChar w:fldCharType="end"/>
      </w:r>
      <w:r>
        <w:t>.</w:t>
      </w:r>
    </w:p>
    <w:p w14:paraId="7A6E33FE" w14:textId="4B3C8B09" w:rsidR="00E364D4" w:rsidRDefault="00E364D4" w:rsidP="00E364D4">
      <w:r>
        <w:t>Tvorba klasických webových aplikací je umožněna pomocí kombinace technologií tzv.</w:t>
      </w:r>
      <w:r>
        <w:rPr>
          <w:i/>
          <w:iCs/>
        </w:rPr>
        <w:t xml:space="preserve"> web-standard </w:t>
      </w:r>
      <w:proofErr w:type="spellStart"/>
      <w:r>
        <w:rPr>
          <w:i/>
          <w:iCs/>
        </w:rPr>
        <w:t>technologies</w:t>
      </w:r>
      <w:proofErr w:type="spellEnd"/>
      <w:r>
        <w:t xml:space="preserve"> </w:t>
      </w:r>
      <w:r>
        <w:fldChar w:fldCharType="begin"/>
      </w:r>
      <w:r w:rsidR="0014392A">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E364D4">
        <w:rPr>
          <w:rFonts w:cs="Times New Roman"/>
          <w:szCs w:val="24"/>
        </w:rPr>
        <w:t>(Řeháček 2020)</w:t>
      </w:r>
      <w:r>
        <w:fldChar w:fldCharType="end"/>
      </w:r>
      <w:r>
        <w:t xml:space="preserve"> jimiž jsou:</w:t>
      </w:r>
    </w:p>
    <w:p w14:paraId="6FA0C7BF" w14:textId="53FE3DE5" w:rsidR="00E364D4" w:rsidRDefault="00E364D4" w:rsidP="00E364D4">
      <w:pPr>
        <w:pStyle w:val="Normlnprvnodsazen"/>
        <w:numPr>
          <w:ilvl w:val="0"/>
          <w:numId w:val="11"/>
        </w:numPr>
        <w:rPr>
          <w:lang w:eastAsia="en-US"/>
        </w:rPr>
      </w:pPr>
      <w:r>
        <w:rPr>
          <w:lang w:eastAsia="en-US"/>
        </w:rPr>
        <w:t>HTML – značkovací jazyk určující strukturu a obsah webové stránky</w:t>
      </w:r>
    </w:p>
    <w:p w14:paraId="5B995454" w14:textId="1943DE7C" w:rsidR="00E364D4" w:rsidRDefault="00E364D4" w:rsidP="00E364D4">
      <w:pPr>
        <w:pStyle w:val="Normlnprvnodsazen"/>
        <w:numPr>
          <w:ilvl w:val="0"/>
          <w:numId w:val="11"/>
        </w:numPr>
        <w:rPr>
          <w:lang w:eastAsia="en-US"/>
        </w:rPr>
      </w:pPr>
      <w:r>
        <w:rPr>
          <w:lang w:eastAsia="en-US"/>
        </w:rPr>
        <w:t xml:space="preserve">CSS – kaskádový </w:t>
      </w:r>
      <w:proofErr w:type="spellStart"/>
      <w:r>
        <w:rPr>
          <w:lang w:eastAsia="en-US"/>
        </w:rPr>
        <w:t>stylovací</w:t>
      </w:r>
      <w:proofErr w:type="spellEnd"/>
      <w:r>
        <w:rPr>
          <w:lang w:eastAsia="en-US"/>
        </w:rPr>
        <w:t xml:space="preserve"> jazyk určující vzhled obsahu stránky</w:t>
      </w:r>
    </w:p>
    <w:p w14:paraId="5BBB04C6" w14:textId="438059F8" w:rsidR="00E364D4" w:rsidRDefault="00E364D4" w:rsidP="00E364D4">
      <w:pPr>
        <w:pStyle w:val="Normlnprvnodsazen"/>
        <w:numPr>
          <w:ilvl w:val="0"/>
          <w:numId w:val="11"/>
        </w:numPr>
        <w:rPr>
          <w:lang w:eastAsia="en-US"/>
        </w:rPr>
      </w:pPr>
      <w:r>
        <w:rPr>
          <w:lang w:eastAsia="en-US"/>
        </w:rPr>
        <w:t>SVG – značkovací jazyk umožňující 2 D vektorovou grafiku na webu</w:t>
      </w:r>
    </w:p>
    <w:p w14:paraId="2B9C04E7" w14:textId="1785FAEC" w:rsidR="005B388F" w:rsidRDefault="00E364D4" w:rsidP="005B388F">
      <w:pPr>
        <w:pStyle w:val="Normlnprvnodsazen"/>
        <w:numPr>
          <w:ilvl w:val="0"/>
          <w:numId w:val="11"/>
        </w:numPr>
        <w:rPr>
          <w:lang w:eastAsia="en-US"/>
        </w:rPr>
      </w:pPr>
      <w:r>
        <w:rPr>
          <w:lang w:eastAsia="en-US"/>
        </w:rPr>
        <w:t>JavaScript – vysokoúrovňový jazyk umožňující interakci s obsahem a vzhlede</w:t>
      </w:r>
      <w:r w:rsidR="005B388F">
        <w:rPr>
          <w:lang w:eastAsia="en-US"/>
        </w:rPr>
        <w:t>m</w:t>
      </w:r>
    </w:p>
    <w:p w14:paraId="6A1BA144" w14:textId="110354A9" w:rsidR="007F7BCF" w:rsidRDefault="007F7BCF" w:rsidP="007F7BCF">
      <w:pPr>
        <w:pStyle w:val="Heading3"/>
      </w:pPr>
      <w:r>
        <w:t xml:space="preserve">Web </w:t>
      </w:r>
      <w:proofErr w:type="spellStart"/>
      <w:r>
        <w:t>APIs</w:t>
      </w:r>
      <w:proofErr w:type="spellEnd"/>
    </w:p>
    <w:p w14:paraId="5487BB02" w14:textId="2DB756DF" w:rsidR="001E2B61" w:rsidRDefault="001E2B61" w:rsidP="001E2B61">
      <w:pPr>
        <w:pStyle w:val="Malnadpis"/>
      </w:pPr>
      <w:r>
        <w:t>DOM</w:t>
      </w:r>
      <w:r w:rsidR="00260F6F">
        <w:t xml:space="preserve"> API</w:t>
      </w:r>
    </w:p>
    <w:p w14:paraId="42A1819A" w14:textId="4DF53F01" w:rsidR="00C5214A" w:rsidRDefault="001E2B61" w:rsidP="001E2B61">
      <w:r>
        <w:t>Při zpracování HTML dokumentu prohlížečem se vytvoří abstraktní stromová datová struktura, která se používá k vykreslení stránky. Tato struktura je poté přístupná prostřednictvím rozhraní, nazvaného DOM (</w:t>
      </w:r>
      <w:proofErr w:type="spellStart"/>
      <w:r w:rsidRPr="001E2B61">
        <w:rPr>
          <w:i/>
          <w:iCs/>
        </w:rPr>
        <w:t>Document</w:t>
      </w:r>
      <w:proofErr w:type="spellEnd"/>
      <w:r w:rsidRPr="001E2B61">
        <w:rPr>
          <w:i/>
          <w:iCs/>
        </w:rPr>
        <w:t xml:space="preserve"> </w:t>
      </w:r>
      <w:proofErr w:type="spellStart"/>
      <w:r w:rsidRPr="001E2B61">
        <w:rPr>
          <w:i/>
          <w:iCs/>
        </w:rPr>
        <w:t>Object</w:t>
      </w:r>
      <w:proofErr w:type="spellEnd"/>
      <w:r w:rsidRPr="001E2B61">
        <w:rPr>
          <w:i/>
          <w:iCs/>
        </w:rPr>
        <w:t xml:space="preserve"> Model</w:t>
      </w:r>
      <w:r>
        <w:t>)</w:t>
      </w:r>
      <w:r w:rsidR="00C5214A">
        <w:t xml:space="preserve"> </w:t>
      </w:r>
      <w:r w:rsidR="00C5214A">
        <w:fldChar w:fldCharType="begin"/>
      </w:r>
      <w:r w:rsidR="0014392A">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fldChar w:fldCharType="separate"/>
      </w:r>
      <w:r w:rsidR="00C5214A" w:rsidRPr="00C5214A">
        <w:rPr>
          <w:rFonts w:cs="Times New Roman"/>
          <w:szCs w:val="24"/>
        </w:rPr>
        <w:t>(Řeháček 2020)</w:t>
      </w:r>
      <w:r w:rsidR="00C5214A">
        <w:fldChar w:fldCharType="end"/>
      </w:r>
      <w:r>
        <w:t>.</w:t>
      </w:r>
      <w:r w:rsidR="00C5214A" w:rsidRPr="00C5214A">
        <w:t xml:space="preserve"> </w:t>
      </w:r>
      <w:r w:rsidR="00C5214A">
        <w:t>Reprezentuje daný HTML dokument tak aby se dalo manipulovat s jeho strukturou, stylem a obsahem, pomocí skriptovacího jazyka např. JavaScript</w:t>
      </w:r>
      <w:r w:rsidR="009C7ECC">
        <w:t xml:space="preserve"> </w:t>
      </w:r>
      <w:r w:rsidR="009C7ECC">
        <w:fldChar w:fldCharType="begin"/>
      </w:r>
      <w:r w:rsidR="0014392A">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fldChar w:fldCharType="separate"/>
      </w:r>
      <w:r w:rsidR="005B388F" w:rsidRPr="005B388F">
        <w:t>(MDN Contributors 2022a)</w:t>
      </w:r>
      <w:r w:rsidR="009C7ECC">
        <w:fldChar w:fldCharType="end"/>
      </w:r>
      <w:r w:rsidR="009C7ECC">
        <w:t>.</w:t>
      </w:r>
    </w:p>
    <w:p w14:paraId="006F13A4" w14:textId="77777777" w:rsidR="009C7ECC" w:rsidRDefault="009C7ECC" w:rsidP="009C7ECC">
      <w:pPr>
        <w:pStyle w:val="Normlnprvnodsazen"/>
        <w:keepNext/>
      </w:pPr>
      <w:r w:rsidRPr="009C7ECC">
        <w:rPr>
          <w:noProof/>
          <w:lang w:eastAsia="en-US"/>
        </w:rPr>
        <w:lastRenderedPageBreak/>
        <w:drawing>
          <wp:inline distT="0" distB="0" distL="0" distR="0" wp14:anchorId="7650F4FE" wp14:editId="1386DA55">
            <wp:extent cx="3444450" cy="1613139"/>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7"/>
                    <a:stretch>
                      <a:fillRect/>
                    </a:stretch>
                  </pic:blipFill>
                  <pic:spPr>
                    <a:xfrm>
                      <a:off x="0" y="0"/>
                      <a:ext cx="3453567" cy="1617409"/>
                    </a:xfrm>
                    <a:prstGeom prst="rect">
                      <a:avLst/>
                    </a:prstGeom>
                  </pic:spPr>
                </pic:pic>
              </a:graphicData>
            </a:graphic>
          </wp:inline>
        </w:drawing>
      </w:r>
    </w:p>
    <w:p w14:paraId="254E2DF3" w14:textId="45195152" w:rsidR="009C7ECC" w:rsidRPr="009C7ECC" w:rsidRDefault="009C7ECC" w:rsidP="009C7ECC">
      <w:pPr>
        <w:pStyle w:val="Caption"/>
      </w:pPr>
      <w:r>
        <w:t xml:space="preserve">Obr. </w:t>
      </w:r>
      <w:r>
        <w:fldChar w:fldCharType="begin"/>
      </w:r>
      <w:r>
        <w:instrText xml:space="preserve"> SEQ Obr. \* ARABIC </w:instrText>
      </w:r>
      <w:r>
        <w:fldChar w:fldCharType="separate"/>
      </w:r>
      <w:r w:rsidR="00FD0AFD">
        <w:rPr>
          <w:noProof/>
        </w:rPr>
        <w:t>7</w:t>
      </w:r>
      <w:r>
        <w:fldChar w:fldCharType="end"/>
      </w:r>
      <w:r>
        <w:rPr>
          <w:noProof/>
        </w:rPr>
        <w:t xml:space="preserve"> HTML zdrojový kód a DOM struktura (převzato z: </w:t>
      </w:r>
      <w:r>
        <w:rPr>
          <w:noProof/>
        </w:rPr>
        <w:fldChar w:fldCharType="begin"/>
      </w:r>
      <w:r w:rsidR="0014392A">
        <w:rPr>
          <w:noProof/>
        </w:rPr>
        <w:instrText xml:space="preserve"> ADDIN ZOTERO_ITEM CSL_CITATION {"citationID":"NwFwjGdy","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Pr>
          <w:noProof/>
        </w:rPr>
        <w:fldChar w:fldCharType="separate"/>
      </w:r>
      <w:r w:rsidRPr="009C7ECC">
        <w:rPr>
          <w:rFonts w:cs="Times New Roman"/>
          <w:szCs w:val="24"/>
        </w:rPr>
        <w:t>(Řeháček 2020)</w:t>
      </w:r>
      <w:r>
        <w:rPr>
          <w:noProof/>
        </w:rPr>
        <w:fldChar w:fldCharType="end"/>
      </w:r>
      <w:r>
        <w:rPr>
          <w:noProof/>
        </w:rPr>
        <w:t>)</w:t>
      </w:r>
    </w:p>
    <w:p w14:paraId="0146B3F8" w14:textId="77777777" w:rsidR="00CE1DDE" w:rsidRDefault="00CE1DDE" w:rsidP="00CE1DDE">
      <w:pPr>
        <w:pStyle w:val="Normlnprvnodsazen"/>
        <w:keepNext/>
      </w:pPr>
      <w:r>
        <w:rPr>
          <w:noProof/>
          <w:lang w:eastAsia="en-US"/>
        </w:rPr>
        <w:drawing>
          <wp:inline distT="0" distB="0" distL="0" distR="0" wp14:anchorId="1370D8EE" wp14:editId="5FA4DB2D">
            <wp:extent cx="983450" cy="1017917"/>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985992" cy="1020548"/>
                    </a:xfrm>
                    <a:prstGeom prst="rect">
                      <a:avLst/>
                    </a:prstGeom>
                  </pic:spPr>
                </pic:pic>
              </a:graphicData>
            </a:graphic>
          </wp:inline>
        </w:drawing>
      </w:r>
    </w:p>
    <w:p w14:paraId="5B62B209" w14:textId="39881CE1" w:rsidR="00CE1DDE" w:rsidRDefault="00CE1DDE" w:rsidP="00CE1DDE">
      <w:pPr>
        <w:pStyle w:val="Caption"/>
      </w:pPr>
      <w:r w:rsidRPr="008F1DB5">
        <w:rPr>
          <w:highlight w:val="yellow"/>
        </w:rPr>
        <w:t xml:space="preserve">Obr. </w:t>
      </w:r>
      <w:r w:rsidRPr="008F1DB5">
        <w:rPr>
          <w:highlight w:val="yellow"/>
        </w:rPr>
        <w:fldChar w:fldCharType="begin"/>
      </w:r>
      <w:r w:rsidRPr="008F1DB5">
        <w:rPr>
          <w:highlight w:val="yellow"/>
        </w:rPr>
        <w:instrText xml:space="preserve"> SEQ Obr. \* ARABIC </w:instrText>
      </w:r>
      <w:r w:rsidRPr="008F1DB5">
        <w:rPr>
          <w:highlight w:val="yellow"/>
        </w:rPr>
        <w:fldChar w:fldCharType="separate"/>
      </w:r>
      <w:r w:rsidR="00FD0AFD" w:rsidRPr="008F1DB5">
        <w:rPr>
          <w:noProof/>
          <w:highlight w:val="yellow"/>
        </w:rPr>
        <w:t>8</w:t>
      </w:r>
      <w:r w:rsidRPr="008F1DB5">
        <w:rPr>
          <w:highlight w:val="yellow"/>
        </w:rPr>
        <w:fldChar w:fldCharType="end"/>
      </w:r>
      <w:r w:rsidRPr="008F1DB5">
        <w:rPr>
          <w:highlight w:val="yellow"/>
        </w:rPr>
        <w:t xml:space="preserve"> DOM - </w:t>
      </w:r>
      <w:proofErr w:type="spellStart"/>
      <w:r w:rsidRPr="008F1DB5">
        <w:rPr>
          <w:highlight w:val="yellow"/>
        </w:rPr>
        <w:t>Document</w:t>
      </w:r>
      <w:proofErr w:type="spellEnd"/>
      <w:r w:rsidRPr="008F1DB5">
        <w:rPr>
          <w:highlight w:val="yellow"/>
        </w:rPr>
        <w:t xml:space="preserve"> </w:t>
      </w:r>
      <w:proofErr w:type="spellStart"/>
      <w:r w:rsidRPr="008F1DB5">
        <w:rPr>
          <w:highlight w:val="yellow"/>
        </w:rPr>
        <w:t>object</w:t>
      </w:r>
      <w:proofErr w:type="spellEnd"/>
      <w:r w:rsidRPr="008F1DB5">
        <w:rPr>
          <w:highlight w:val="yellow"/>
        </w:rPr>
        <w:t xml:space="preserve"> model (autor: </w:t>
      </w:r>
      <w:proofErr w:type="spellStart"/>
      <w:r w:rsidRPr="008F1DB5">
        <w:rPr>
          <w:highlight w:val="yellow"/>
        </w:rPr>
        <w:t>Birger</w:t>
      </w:r>
      <w:proofErr w:type="spellEnd"/>
      <w:r w:rsidRPr="008F1DB5">
        <w:rPr>
          <w:highlight w:val="yellow"/>
        </w:rPr>
        <w:t xml:space="preserve"> </w:t>
      </w:r>
      <w:proofErr w:type="spellStart"/>
      <w:r w:rsidRPr="008F1DB5">
        <w:rPr>
          <w:highlight w:val="yellow"/>
        </w:rPr>
        <w:t>Eriksson</w:t>
      </w:r>
      <w:proofErr w:type="spellEnd"/>
      <w:r w:rsidRPr="008F1DB5">
        <w:rPr>
          <w:highlight w:val="yellow"/>
        </w:rPr>
        <w:t>)</w:t>
      </w:r>
    </w:p>
    <w:p w14:paraId="1AAF610D" w14:textId="77777777" w:rsidR="007F7BCF" w:rsidRDefault="007F7BCF" w:rsidP="007F7BCF">
      <w:pPr>
        <w:rPr>
          <w:lang w:val="en-US"/>
        </w:rPr>
      </w:pPr>
      <w:r w:rsidRPr="00725E17">
        <w:rPr>
          <w:highlight w:val="yellow"/>
          <w:lang w:val="en-US"/>
        </w:rPr>
        <w:t xml:space="preserve">#TODO – </w:t>
      </w:r>
      <w:proofErr w:type="spellStart"/>
      <w:r w:rsidRPr="00725E17">
        <w:rPr>
          <w:highlight w:val="yellow"/>
          <w:lang w:val="en-US"/>
        </w:rPr>
        <w:t>doplnit</w:t>
      </w:r>
      <w:proofErr w:type="spellEnd"/>
      <w:r w:rsidRPr="00725E17">
        <w:rPr>
          <w:highlight w:val="yellow"/>
          <w:lang w:val="en-US"/>
        </w:rPr>
        <w:t xml:space="preserve"> 3D </w:t>
      </w:r>
      <w:proofErr w:type="spellStart"/>
      <w:r w:rsidRPr="00725E17">
        <w:rPr>
          <w:highlight w:val="yellow"/>
          <w:lang w:val="en-US"/>
        </w:rPr>
        <w:t>technologie</w:t>
      </w:r>
      <w:proofErr w:type="spellEnd"/>
      <w:r w:rsidRPr="00725E17">
        <w:rPr>
          <w:highlight w:val="yellow"/>
          <w:lang w:val="en-US"/>
        </w:rPr>
        <w:t xml:space="preserve"> – WebGL API, </w:t>
      </w:r>
      <w:proofErr w:type="spellStart"/>
      <w:r w:rsidRPr="00725E17">
        <w:rPr>
          <w:highlight w:val="yellow"/>
          <w:lang w:val="en-US"/>
        </w:rPr>
        <w:t>WebXR</w:t>
      </w:r>
      <w:proofErr w:type="spellEnd"/>
      <w:r w:rsidRPr="00725E17">
        <w:rPr>
          <w:highlight w:val="yellow"/>
          <w:lang w:val="en-US"/>
        </w:rPr>
        <w:t xml:space="preserve"> API</w:t>
      </w:r>
    </w:p>
    <w:p w14:paraId="08B15F51" w14:textId="0D896C9A" w:rsidR="005B388F" w:rsidRPr="005B388F" w:rsidRDefault="007F7BCF" w:rsidP="007F7BCF">
      <w:pPr>
        <w:pStyle w:val="Malnadpis"/>
      </w:pPr>
      <w:proofErr w:type="spellStart"/>
      <w:r>
        <w:lastRenderedPageBreak/>
        <w:t>WebGL</w:t>
      </w:r>
      <w:proofErr w:type="spellEnd"/>
      <w:r>
        <w:t xml:space="preserve"> API</w:t>
      </w:r>
    </w:p>
    <w:p w14:paraId="4B13A82A" w14:textId="05AD172F" w:rsidR="001B4E45" w:rsidRPr="001B4E45" w:rsidRDefault="007F7BCF" w:rsidP="001B4E45">
      <w:pPr>
        <w:pStyle w:val="Malnadpis"/>
        <w:rPr>
          <w:b w:val="0"/>
          <w:bCs/>
        </w:rPr>
      </w:pPr>
      <w:r>
        <w:rPr>
          <w:b w:val="0"/>
          <w:bCs/>
        </w:rPr>
        <w:t>Jedná se o</w:t>
      </w:r>
      <w:r w:rsidR="005B388F">
        <w:rPr>
          <w:b w:val="0"/>
          <w:bCs/>
        </w:rPr>
        <w:t xml:space="preserve"> </w:t>
      </w:r>
      <w:r w:rsidR="00FD0AFD">
        <w:rPr>
          <w:b w:val="0"/>
          <w:bCs/>
        </w:rPr>
        <w:t>nízko úrovňové</w:t>
      </w:r>
      <w:r w:rsidR="005B388F">
        <w:rPr>
          <w:b w:val="0"/>
          <w:bCs/>
        </w:rPr>
        <w:t xml:space="preserve"> </w:t>
      </w:r>
      <w:proofErr w:type="spellStart"/>
      <w:r>
        <w:rPr>
          <w:b w:val="0"/>
          <w:bCs/>
        </w:rPr>
        <w:t>Javascriptové</w:t>
      </w:r>
      <w:proofErr w:type="spellEnd"/>
      <w:r>
        <w:rPr>
          <w:b w:val="0"/>
          <w:bCs/>
        </w:rPr>
        <w:t xml:space="preserve"> aplikační rozhraní, které umožňuje vysoko výkonnostní vykreslování interaktivní 3D a 2D grafiky v rámci kompatibilního webového prohlížeče. Díky tomu, že </w:t>
      </w:r>
      <w:proofErr w:type="spellStart"/>
      <w:r>
        <w:rPr>
          <w:b w:val="0"/>
          <w:bCs/>
        </w:rPr>
        <w:t>WebGL</w:t>
      </w:r>
      <w:proofErr w:type="spellEnd"/>
      <w:r>
        <w:rPr>
          <w:b w:val="0"/>
          <w:bCs/>
        </w:rPr>
        <w:t xml:space="preserve"> následuje implementaci </w:t>
      </w:r>
      <w:proofErr w:type="spellStart"/>
      <w:r>
        <w:rPr>
          <w:b w:val="0"/>
          <w:bCs/>
        </w:rPr>
        <w:t>OpenGL</w:t>
      </w:r>
      <w:proofErr w:type="spellEnd"/>
      <w:r>
        <w:rPr>
          <w:b w:val="0"/>
          <w:bCs/>
        </w:rPr>
        <w:t xml:space="preserve"> ES (</w:t>
      </w:r>
      <w:proofErr w:type="spellStart"/>
      <w:r w:rsidRPr="00A23B62">
        <w:rPr>
          <w:b w:val="0"/>
          <w:bCs/>
          <w:i/>
          <w:iCs/>
        </w:rPr>
        <w:t>OpenGL</w:t>
      </w:r>
      <w:proofErr w:type="spellEnd"/>
      <w:r w:rsidRPr="00A23B62">
        <w:rPr>
          <w:b w:val="0"/>
          <w:bCs/>
          <w:i/>
          <w:iCs/>
        </w:rPr>
        <w:t xml:space="preserve"> </w:t>
      </w:r>
      <w:proofErr w:type="spellStart"/>
      <w:r w:rsidRPr="00A23B62">
        <w:rPr>
          <w:b w:val="0"/>
          <w:bCs/>
          <w:i/>
          <w:iCs/>
        </w:rPr>
        <w:t>for</w:t>
      </w:r>
      <w:proofErr w:type="spellEnd"/>
      <w:r w:rsidRPr="00A23B62">
        <w:rPr>
          <w:b w:val="0"/>
          <w:bCs/>
          <w:i/>
          <w:iCs/>
        </w:rPr>
        <w:t xml:space="preserve"> </w:t>
      </w:r>
      <w:proofErr w:type="spellStart"/>
      <w:r w:rsidRPr="00A23B62">
        <w:rPr>
          <w:b w:val="0"/>
          <w:bCs/>
          <w:i/>
          <w:iCs/>
        </w:rPr>
        <w:t>Embedded</w:t>
      </w:r>
      <w:proofErr w:type="spellEnd"/>
      <w:r w:rsidRPr="00A23B62">
        <w:rPr>
          <w:b w:val="0"/>
          <w:bCs/>
          <w:i/>
          <w:iCs/>
        </w:rPr>
        <w:t xml:space="preserve"> Systems</w:t>
      </w:r>
      <w:r>
        <w:rPr>
          <w:rStyle w:val="FootnoteReference"/>
          <w:b w:val="0"/>
          <w:bCs/>
          <w:i/>
          <w:iCs/>
        </w:rPr>
        <w:footnoteReference w:id="2"/>
      </w:r>
      <w:r>
        <w:rPr>
          <w:b w:val="0"/>
          <w:bCs/>
        </w:rPr>
        <w:t xml:space="preserve">)  je možné v rámci webových stránek využívat výpočetní síly grafických karet v zařízení </w:t>
      </w:r>
      <w:r w:rsidRPr="005B388F">
        <w:rPr>
          <w:b w:val="0"/>
          <w:bCs/>
        </w:rPr>
        <w:t>uživatele</w:t>
      </w:r>
      <w:r w:rsidR="00F64A6B">
        <w:rPr>
          <w:b w:val="0"/>
          <w:bCs/>
        </w:rPr>
        <w:t xml:space="preserve"> </w:t>
      </w:r>
      <w:r w:rsidR="005C57E5" w:rsidRPr="005B388F">
        <w:rPr>
          <w:b w:val="0"/>
          <w:bCs/>
        </w:rPr>
        <w:fldChar w:fldCharType="begin"/>
      </w:r>
      <w:r w:rsidR="0014392A">
        <w:rPr>
          <w:b w:val="0"/>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5B388F">
        <w:rPr>
          <w:b w:val="0"/>
          <w:bCs/>
        </w:rPr>
        <w:fldChar w:fldCharType="separate"/>
      </w:r>
      <w:r w:rsidR="005B388F" w:rsidRPr="005B388F">
        <w:rPr>
          <w:b w:val="0"/>
          <w:bCs/>
        </w:rPr>
        <w:t>(MDN Contributors 2022b)</w:t>
      </w:r>
      <w:r w:rsidR="005C57E5" w:rsidRPr="005B388F">
        <w:rPr>
          <w:b w:val="0"/>
          <w:bCs/>
        </w:rPr>
        <w:fldChar w:fldCharType="end"/>
      </w:r>
      <w:r w:rsidR="005B388F" w:rsidRPr="005B388F">
        <w:rPr>
          <w:b w:val="0"/>
          <w:bCs/>
        </w:rPr>
        <w:t xml:space="preserve">. </w:t>
      </w:r>
      <w:proofErr w:type="spellStart"/>
      <w:r w:rsidR="005B388F" w:rsidRPr="005B388F">
        <w:rPr>
          <w:b w:val="0"/>
          <w:bCs/>
        </w:rPr>
        <w:t>WebGL</w:t>
      </w:r>
      <w:proofErr w:type="spellEnd"/>
      <w:r w:rsidR="005B388F" w:rsidRPr="005B388F">
        <w:rPr>
          <w:b w:val="0"/>
          <w:bCs/>
        </w:rPr>
        <w:t xml:space="preserve"> je přístupné skrze HTML5 </w:t>
      </w:r>
      <w:proofErr w:type="spellStart"/>
      <w:r w:rsidR="005B388F" w:rsidRPr="005B388F">
        <w:rPr>
          <w:b w:val="0"/>
          <w:bCs/>
        </w:rPr>
        <w:t>Canvas</w:t>
      </w:r>
      <w:proofErr w:type="spellEnd"/>
      <w:r w:rsidR="005B388F" w:rsidRPr="005B388F">
        <w:rPr>
          <w:b w:val="0"/>
          <w:bCs/>
        </w:rPr>
        <w:t xml:space="preserve"> element. Díky </w:t>
      </w:r>
      <w:proofErr w:type="spellStart"/>
      <w:r w:rsidR="005B388F" w:rsidRPr="005B388F">
        <w:rPr>
          <w:b w:val="0"/>
          <w:bCs/>
        </w:rPr>
        <w:t>WebGL</w:t>
      </w:r>
      <w:proofErr w:type="spellEnd"/>
      <w:r w:rsidR="005B388F" w:rsidRPr="005B388F">
        <w:rPr>
          <w:b w:val="0"/>
          <w:bCs/>
        </w:rPr>
        <w:t xml:space="preserve"> je implementováno přímo v prohlížečích, tudíž není potřeba žádných pluginů </w:t>
      </w:r>
      <w:r w:rsidR="005B388F" w:rsidRPr="005B388F">
        <w:rPr>
          <w:b w:val="0"/>
          <w:bCs/>
        </w:rPr>
        <w:fldChar w:fldCharType="begin"/>
      </w:r>
      <w:r w:rsidR="0014392A">
        <w:rPr>
          <w:b w:val="0"/>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5B388F">
        <w:rPr>
          <w:b w:val="0"/>
          <w:bCs/>
        </w:rPr>
        <w:fldChar w:fldCharType="separate"/>
      </w:r>
      <w:r w:rsidR="005B388F" w:rsidRPr="005B388F">
        <w:rPr>
          <w:b w:val="0"/>
          <w:bCs/>
        </w:rPr>
        <w:t>(Khronos Group 2023)</w:t>
      </w:r>
      <w:r w:rsidR="005B388F" w:rsidRPr="005B388F">
        <w:rPr>
          <w:b w:val="0"/>
          <w:bCs/>
        </w:rPr>
        <w:fldChar w:fldCharType="end"/>
      </w:r>
      <w:r w:rsidR="005B388F" w:rsidRPr="005B388F">
        <w:rPr>
          <w:b w:val="0"/>
          <w:bCs/>
        </w:rPr>
        <w:t>.</w:t>
      </w:r>
      <w:r w:rsidR="005B388F">
        <w:rPr>
          <w:b w:val="0"/>
          <w:bCs/>
        </w:rPr>
        <w:t xml:space="preserve"> </w:t>
      </w:r>
      <w:proofErr w:type="spellStart"/>
      <w:r w:rsidR="005B388F">
        <w:rPr>
          <w:b w:val="0"/>
          <w:bCs/>
        </w:rPr>
        <w:t>WebGL</w:t>
      </w:r>
      <w:proofErr w:type="spellEnd"/>
      <w:r w:rsidR="005B388F">
        <w:rPr>
          <w:b w:val="0"/>
          <w:bCs/>
        </w:rPr>
        <w:t xml:space="preserve"> pro vykreslování využívá jazyk GLSL</w:t>
      </w:r>
      <w:r w:rsidR="00D3616A">
        <w:rPr>
          <w:b w:val="0"/>
          <w:bCs/>
        </w:rPr>
        <w:t xml:space="preserve">, který popisuje </w:t>
      </w:r>
      <w:r w:rsidR="00107E45">
        <w:rPr>
          <w:b w:val="0"/>
          <w:bCs/>
        </w:rPr>
        <w:t>způsob,</w:t>
      </w:r>
      <w:r w:rsidR="00D3616A">
        <w:rPr>
          <w:b w:val="0"/>
          <w:bCs/>
        </w:rPr>
        <w:t xml:space="preserve"> jakým je daný objekt vykreslen (</w:t>
      </w:r>
      <w:proofErr w:type="spellStart"/>
      <w:r w:rsidR="00D3616A">
        <w:rPr>
          <w:b w:val="0"/>
          <w:bCs/>
          <w:i/>
          <w:iCs/>
        </w:rPr>
        <w:t>shader</w:t>
      </w:r>
      <w:proofErr w:type="spellEnd"/>
      <w:r w:rsidR="00D3616A">
        <w:rPr>
          <w:b w:val="0"/>
          <w:bCs/>
        </w:rPr>
        <w:t>)</w:t>
      </w:r>
      <w:r w:rsidR="00FD0AFD">
        <w:rPr>
          <w:b w:val="0"/>
          <w:bCs/>
        </w:rPr>
        <w:t xml:space="preserve">. </w:t>
      </w:r>
      <w:proofErr w:type="spellStart"/>
      <w:r w:rsidR="001B4E45" w:rsidRPr="001B4E45">
        <w:rPr>
          <w:b w:val="0"/>
          <w:bCs/>
        </w:rPr>
        <w:t>WebGL</w:t>
      </w:r>
      <w:proofErr w:type="spellEnd"/>
      <w:r w:rsidR="001B4E45" w:rsidRPr="001B4E45">
        <w:rPr>
          <w:b w:val="0"/>
          <w:bCs/>
        </w:rPr>
        <w:t xml:space="preserve"> je základem pro rozšíření pomocí </w:t>
      </w:r>
      <w:proofErr w:type="spellStart"/>
      <w:r w:rsidR="001B4E45" w:rsidRPr="001B4E45">
        <w:rPr>
          <w:b w:val="0"/>
          <w:bCs/>
        </w:rPr>
        <w:t>JavaScriptových</w:t>
      </w:r>
      <w:proofErr w:type="spellEnd"/>
      <w:r w:rsidR="001B4E45" w:rsidRPr="001B4E45">
        <w:rPr>
          <w:b w:val="0"/>
          <w:bCs/>
        </w:rPr>
        <w:t xml:space="preserve"> knihoven</w:t>
      </w:r>
      <w:r w:rsidR="008F1DB5">
        <w:rPr>
          <w:b w:val="0"/>
          <w:bCs/>
        </w:rPr>
        <w:t xml:space="preserve"> </w:t>
      </w:r>
      <w:r w:rsidR="008F1DB5" w:rsidRPr="008F1DB5">
        <w:rPr>
          <w:b w:val="0"/>
          <w:bCs/>
          <w:highlight w:val="yellow"/>
        </w:rPr>
        <w:t>(viz. kap. X)</w:t>
      </w:r>
      <w:r w:rsidR="001B4E45" w:rsidRPr="001B4E45">
        <w:rPr>
          <w:b w:val="0"/>
          <w:bCs/>
        </w:rPr>
        <w:t>, které</w:t>
      </w:r>
      <w:r w:rsidR="001B4E45">
        <w:rPr>
          <w:b w:val="0"/>
          <w:bCs/>
        </w:rPr>
        <w:t xml:space="preserve"> abstrahují většinu </w:t>
      </w:r>
      <w:proofErr w:type="spellStart"/>
      <w:r w:rsidR="001B4E45">
        <w:rPr>
          <w:b w:val="0"/>
          <w:bCs/>
        </w:rPr>
        <w:t>nízkoúrovňové</w:t>
      </w:r>
      <w:proofErr w:type="spellEnd"/>
      <w:r w:rsidR="001B4E45">
        <w:rPr>
          <w:b w:val="0"/>
          <w:bCs/>
        </w:rPr>
        <w:t xml:space="preserve"> problematiky grafického vykreslování za jednodušší API. </w:t>
      </w:r>
    </w:p>
    <w:p w14:paraId="5E91F6A8" w14:textId="185C976B" w:rsidR="007F7BCF" w:rsidRDefault="007F7BCF" w:rsidP="007F7BCF">
      <w:pPr>
        <w:pStyle w:val="Malnadpis"/>
      </w:pPr>
      <w:proofErr w:type="spellStart"/>
      <w:r>
        <w:t>WebXR</w:t>
      </w:r>
      <w:proofErr w:type="spellEnd"/>
      <w:r>
        <w:t xml:space="preserve"> API</w:t>
      </w:r>
    </w:p>
    <w:p w14:paraId="33299D7E" w14:textId="49ED6EF4" w:rsidR="00314775" w:rsidRPr="00314775" w:rsidRDefault="00314775" w:rsidP="007F7BCF">
      <w:pPr>
        <w:pStyle w:val="Malnadpis"/>
        <w:rPr>
          <w:b w:val="0"/>
          <w:bCs/>
        </w:rPr>
      </w:pPr>
      <w:proofErr w:type="spellStart"/>
      <w:r w:rsidRPr="00314775">
        <w:rPr>
          <w:b w:val="0"/>
          <w:bCs/>
          <w:highlight w:val="yellow"/>
        </w:rPr>
        <w:t>WebXR</w:t>
      </w:r>
      <w:proofErr w:type="spellEnd"/>
      <w:r w:rsidRPr="00314775">
        <w:rPr>
          <w:b w:val="0"/>
          <w:bCs/>
          <w:highlight w:val="yellow"/>
        </w:rPr>
        <w:t xml:space="preserve"> je specifikace definovaná v rámci W3C skupinou pro </w:t>
      </w:r>
      <w:proofErr w:type="spellStart"/>
      <w:r w:rsidRPr="00314775">
        <w:rPr>
          <w:b w:val="0"/>
          <w:bCs/>
          <w:highlight w:val="yellow"/>
        </w:rPr>
        <w:t>imerzivní</w:t>
      </w:r>
      <w:proofErr w:type="spellEnd"/>
      <w:r w:rsidRPr="00314775">
        <w:rPr>
          <w:b w:val="0"/>
          <w:bCs/>
          <w:highlight w:val="yellow"/>
        </w:rPr>
        <w:t xml:space="preserve"> web, za účelem poskytnutí jednotné komunikace mezi VR a AR hardwarem a webovým prostředím. Jedná se o hardware agnostické API. …</w:t>
      </w:r>
      <w:r>
        <w:rPr>
          <w:b w:val="0"/>
          <w:bCs/>
        </w:rPr>
        <w:t xml:space="preserve"> </w:t>
      </w:r>
      <w:r w:rsidRPr="00314775">
        <w:rPr>
          <w:b w:val="0"/>
          <w:bCs/>
        </w:rPr>
        <w:fldChar w:fldCharType="begin"/>
      </w:r>
      <w:r w:rsidRPr="00314775">
        <w:rPr>
          <w:b w:val="0"/>
          <w:bCs/>
        </w:rPr>
        <w:instrText xml:space="preserve"> ADDIN ZOTERO_ITEM CSL_CITATION {"citationID":"6M6xqlUA","properties":{"formattedCitation":"(Intro to WebXR and A-Frame Part 1 2021)","plainCitation":"(Intro to WebXR and A-Frame Part 1 2021)","noteIndex":0},"citationItems":[{"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314775">
        <w:rPr>
          <w:b w:val="0"/>
          <w:bCs/>
        </w:rPr>
        <w:fldChar w:fldCharType="separate"/>
      </w:r>
      <w:r w:rsidRPr="00314775">
        <w:rPr>
          <w:b w:val="0"/>
          <w:bCs/>
        </w:rPr>
        <w:t>(Intro to WebXR and A-Frame Part 1 2021)</w:t>
      </w:r>
      <w:r w:rsidRPr="00314775">
        <w:rPr>
          <w:b w:val="0"/>
          <w:bCs/>
        </w:rPr>
        <w:fldChar w:fldCharType="end"/>
      </w:r>
    </w:p>
    <w:p w14:paraId="2496C733" w14:textId="7862F8A4" w:rsidR="00F038FF" w:rsidRDefault="00FE29DD" w:rsidP="00F038FF">
      <w:pPr>
        <w:pStyle w:val="Malnadpis"/>
        <w:rPr>
          <w:b w:val="0"/>
          <w:bCs/>
        </w:rPr>
      </w:pPr>
      <w:r>
        <w:rPr>
          <w:b w:val="0"/>
          <w:bCs/>
        </w:rPr>
        <w:t>Imperativní API, které umožňuje jednotný přístup k vytváření virtuálních zážitků pro</w:t>
      </w:r>
      <w:r>
        <w:rPr>
          <w:b w:val="0"/>
          <w:bCs/>
          <w:i/>
          <w:iCs/>
        </w:rPr>
        <w:t xml:space="preserve"> </w:t>
      </w:r>
      <w:r>
        <w:rPr>
          <w:b w:val="0"/>
          <w:bCs/>
        </w:rPr>
        <w:t>mobilní i desktopový VR hardware</w:t>
      </w:r>
      <w:r w:rsidR="00577B7B">
        <w:rPr>
          <w:b w:val="0"/>
          <w:bCs/>
        </w:rPr>
        <w:t>.</w:t>
      </w:r>
      <w:r>
        <w:rPr>
          <w:b w:val="0"/>
          <w:bCs/>
        </w:rPr>
        <w:t xml:space="preserve"> </w:t>
      </w:r>
      <w:proofErr w:type="spellStart"/>
      <w:r w:rsidR="001243AB">
        <w:rPr>
          <w:b w:val="0"/>
          <w:bCs/>
        </w:rPr>
        <w:t>WebXR</w:t>
      </w:r>
      <w:proofErr w:type="spellEnd"/>
      <w:r w:rsidR="001243AB">
        <w:rPr>
          <w:b w:val="0"/>
          <w:bCs/>
        </w:rPr>
        <w:t xml:space="preserve"> API je založeno na </w:t>
      </w:r>
      <w:proofErr w:type="spellStart"/>
      <w:r w:rsidR="001243AB">
        <w:rPr>
          <w:b w:val="0"/>
          <w:bCs/>
        </w:rPr>
        <w:t>OpenXR</w:t>
      </w:r>
      <w:proofErr w:type="spellEnd"/>
      <w:r w:rsidR="001243AB">
        <w:rPr>
          <w:rStyle w:val="FootnoteReference"/>
          <w:b w:val="0"/>
          <w:bCs/>
        </w:rPr>
        <w:footnoteReference w:id="3"/>
      </w:r>
      <w:r w:rsidR="001243AB">
        <w:rPr>
          <w:b w:val="0"/>
          <w:bCs/>
        </w:rPr>
        <w:t xml:space="preserve"> specifikaci skupiny </w:t>
      </w:r>
      <w:proofErr w:type="spellStart"/>
      <w:r w:rsidR="001243AB">
        <w:rPr>
          <w:b w:val="0"/>
          <w:bCs/>
        </w:rPr>
        <w:t>Khronos</w:t>
      </w:r>
      <w:proofErr w:type="spellEnd"/>
      <w:r w:rsidR="00107E45">
        <w:rPr>
          <w:b w:val="0"/>
          <w:bCs/>
        </w:rPr>
        <w:t>.</w:t>
      </w:r>
      <w:r w:rsidR="00583202">
        <w:rPr>
          <w:b w:val="0"/>
          <w:bCs/>
        </w:rPr>
        <w:t xml:space="preserve"> </w:t>
      </w:r>
      <w:r w:rsidR="00577B7B">
        <w:rPr>
          <w:b w:val="0"/>
          <w:bCs/>
        </w:rPr>
        <w:t xml:space="preserve">Hlavními body zájmu </w:t>
      </w:r>
      <w:proofErr w:type="spellStart"/>
      <w:r w:rsidR="00577B7B">
        <w:rPr>
          <w:b w:val="0"/>
          <w:bCs/>
        </w:rPr>
        <w:t>WebXR</w:t>
      </w:r>
      <w:proofErr w:type="spellEnd"/>
      <w:r w:rsidR="00577B7B">
        <w:rPr>
          <w:b w:val="0"/>
          <w:bCs/>
        </w:rPr>
        <w:t xml:space="preserve"> API je detekce a vyhledání možností daného HW a následně správné zobrazení obsahu v rámci HW </w:t>
      </w:r>
      <w:r w:rsidR="00577B7B" w:rsidRPr="002F057F">
        <w:rPr>
          <w:b w:val="0"/>
          <w:bCs/>
        </w:rPr>
        <w:fldChar w:fldCharType="begin"/>
      </w:r>
      <w:r w:rsidR="002F057F" w:rsidRPr="002F057F">
        <w:rPr>
          <w:b w:val="0"/>
          <w:bCs/>
        </w:rPr>
        <w:instrText xml:space="preserve"> ADDIN ZOTERO_ITEM CSL_CITATION {"citationID":"K0GH2SJH","properties":{"formattedCitation":"(Immersive Web Working Group 2023)","plainCitation":"(Immersive Web Working Group 2023)","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schema":"https://github.com/citation-style-language/schema/raw/master/csl-citation.json"} </w:instrText>
      </w:r>
      <w:r w:rsidR="00577B7B" w:rsidRPr="002F057F">
        <w:rPr>
          <w:b w:val="0"/>
          <w:bCs/>
        </w:rPr>
        <w:fldChar w:fldCharType="separate"/>
      </w:r>
      <w:r w:rsidR="002F057F" w:rsidRPr="002F057F">
        <w:rPr>
          <w:b w:val="0"/>
          <w:bCs/>
        </w:rPr>
        <w:t>(Immersive Web Working Group 2023)</w:t>
      </w:r>
      <w:r w:rsidR="00577B7B" w:rsidRPr="002F057F">
        <w:rPr>
          <w:b w:val="0"/>
          <w:bCs/>
        </w:rPr>
        <w:fldChar w:fldCharType="end"/>
      </w:r>
      <w:r w:rsidR="00577B7B" w:rsidRPr="002F057F">
        <w:rPr>
          <w:b w:val="0"/>
          <w:bCs/>
        </w:rPr>
        <w:t xml:space="preserve">. </w:t>
      </w:r>
    </w:p>
    <w:p w14:paraId="30905C56" w14:textId="77777777" w:rsidR="00005871" w:rsidRDefault="00005871" w:rsidP="00F038FF">
      <w:pPr>
        <w:pStyle w:val="Malnadpis"/>
        <w:rPr>
          <w:b w:val="0"/>
          <w:bCs/>
          <w:highlight w:val="yellow"/>
        </w:rPr>
      </w:pPr>
      <w:r>
        <w:rPr>
          <w:b w:val="0"/>
          <w:bCs/>
          <w:highlight w:val="yellow"/>
          <w:lang w:val="en-US"/>
        </w:rPr>
        <w:t xml:space="preserve">#TODO </w:t>
      </w:r>
      <w:proofErr w:type="spellStart"/>
      <w:r>
        <w:rPr>
          <w:b w:val="0"/>
          <w:bCs/>
          <w:highlight w:val="yellow"/>
          <w:lang w:val="en-US"/>
        </w:rPr>
        <w:t>moc</w:t>
      </w:r>
      <w:proofErr w:type="spellEnd"/>
      <w:r>
        <w:rPr>
          <w:b w:val="0"/>
          <w:bCs/>
          <w:highlight w:val="yellow"/>
          <w:lang w:val="en-US"/>
        </w:rPr>
        <w:t xml:space="preserve"> </w:t>
      </w:r>
      <w:proofErr w:type="spellStart"/>
      <w:r>
        <w:rPr>
          <w:b w:val="0"/>
          <w:bCs/>
          <w:highlight w:val="yellow"/>
          <w:lang w:val="en-US"/>
        </w:rPr>
        <w:t>podrobné</w:t>
      </w:r>
      <w:proofErr w:type="spellEnd"/>
      <w:r w:rsidRPr="00F038FF">
        <w:rPr>
          <w:b w:val="0"/>
          <w:bCs/>
          <w:highlight w:val="yellow"/>
        </w:rPr>
        <w:t xml:space="preserve"> </w:t>
      </w:r>
      <w:r>
        <w:rPr>
          <w:b w:val="0"/>
          <w:bCs/>
          <w:highlight w:val="yellow"/>
        </w:rPr>
        <w:t xml:space="preserve"> </w:t>
      </w:r>
    </w:p>
    <w:p w14:paraId="07E9917C" w14:textId="02D49623" w:rsidR="00F038FF" w:rsidRPr="00F038FF" w:rsidRDefault="00F038FF" w:rsidP="00F038FF">
      <w:pPr>
        <w:pStyle w:val="Malnadpis"/>
        <w:rPr>
          <w:b w:val="0"/>
          <w:bCs/>
          <w:highlight w:val="yellow"/>
          <w:lang w:val="en-US"/>
        </w:rPr>
      </w:pPr>
      <w:r w:rsidRPr="00F038FF">
        <w:rPr>
          <w:b w:val="0"/>
          <w:bCs/>
          <w:highlight w:val="yellow"/>
        </w:rPr>
        <w:t>Životní cyklus VR aplikace spočívá v:</w:t>
      </w:r>
      <w:r>
        <w:rPr>
          <w:b w:val="0"/>
          <w:bCs/>
          <w:highlight w:val="yellow"/>
        </w:rPr>
        <w:t xml:space="preserve"> </w:t>
      </w:r>
    </w:p>
    <w:p w14:paraId="069BD34A" w14:textId="088EF91D"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Query</w:t>
      </w:r>
      <w:proofErr w:type="spellEnd"/>
      <w:r w:rsidRPr="00F038FF">
        <w:rPr>
          <w:b w:val="0"/>
          <w:bCs/>
          <w:highlight w:val="yellow"/>
        </w:rPr>
        <w:t xml:space="preserve"> – test zda XR stav je podporován</w:t>
      </w:r>
    </w:p>
    <w:p w14:paraId="0BE43E09" w14:textId="69D2B774" w:rsidR="00F038FF" w:rsidRPr="00F038FF" w:rsidRDefault="00F038FF" w:rsidP="00F038FF">
      <w:pPr>
        <w:pStyle w:val="Malnadpis"/>
        <w:numPr>
          <w:ilvl w:val="0"/>
          <w:numId w:val="24"/>
        </w:numPr>
        <w:rPr>
          <w:b w:val="0"/>
          <w:bCs/>
          <w:highlight w:val="yellow"/>
        </w:rPr>
      </w:pPr>
      <w:r w:rsidRPr="00F038FF">
        <w:rPr>
          <w:b w:val="0"/>
          <w:bCs/>
          <w:highlight w:val="yellow"/>
        </w:rPr>
        <w:t xml:space="preserve">XR </w:t>
      </w:r>
      <w:proofErr w:type="spellStart"/>
      <w:r w:rsidRPr="00F038FF">
        <w:rPr>
          <w:b w:val="0"/>
          <w:bCs/>
          <w:highlight w:val="yellow"/>
        </w:rPr>
        <w:t>enable</w:t>
      </w:r>
      <w:proofErr w:type="spellEnd"/>
      <w:r w:rsidRPr="00F038FF">
        <w:rPr>
          <w:b w:val="0"/>
          <w:bCs/>
          <w:highlight w:val="yellow"/>
        </w:rPr>
        <w:t xml:space="preserve"> – poskytnutí XR prostředí uživateli</w:t>
      </w:r>
    </w:p>
    <w:p w14:paraId="53D4C5D1" w14:textId="7F166DC0" w:rsidR="00F038FF" w:rsidRPr="00F038FF" w:rsidRDefault="00F038FF" w:rsidP="00F038FF">
      <w:pPr>
        <w:pStyle w:val="Malnadpis"/>
        <w:numPr>
          <w:ilvl w:val="0"/>
          <w:numId w:val="24"/>
        </w:numPr>
        <w:rPr>
          <w:b w:val="0"/>
          <w:bCs/>
          <w:highlight w:val="yellow"/>
        </w:rPr>
      </w:pPr>
      <w:r w:rsidRPr="00F038FF">
        <w:rPr>
          <w:b w:val="0"/>
          <w:bCs/>
          <w:highlight w:val="yellow"/>
        </w:rPr>
        <w:t>Enter XR event – akce uživatele</w:t>
      </w:r>
    </w:p>
    <w:p w14:paraId="48BC51DB" w14:textId="1746C8BD"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Request</w:t>
      </w:r>
      <w:proofErr w:type="spellEnd"/>
      <w:r w:rsidRPr="00F038FF">
        <w:rPr>
          <w:b w:val="0"/>
          <w:bCs/>
          <w:highlight w:val="yellow"/>
        </w:rPr>
        <w:t xml:space="preserve"> na HW</w:t>
      </w:r>
    </w:p>
    <w:p w14:paraId="118FB808" w14:textId="16C287B4" w:rsidR="00F038FF" w:rsidRPr="00F038FF" w:rsidRDefault="00F038FF" w:rsidP="00F038FF">
      <w:pPr>
        <w:pStyle w:val="Malnadpis"/>
        <w:numPr>
          <w:ilvl w:val="0"/>
          <w:numId w:val="24"/>
        </w:numPr>
        <w:rPr>
          <w:b w:val="0"/>
          <w:bCs/>
          <w:highlight w:val="yellow"/>
        </w:rPr>
      </w:pPr>
      <w:proofErr w:type="spellStart"/>
      <w:r w:rsidRPr="00F038FF">
        <w:rPr>
          <w:b w:val="0"/>
          <w:bCs/>
          <w:highlight w:val="yellow"/>
        </w:rPr>
        <w:t>Render</w:t>
      </w:r>
      <w:proofErr w:type="spellEnd"/>
      <w:r w:rsidRPr="00F038FF">
        <w:rPr>
          <w:b w:val="0"/>
          <w:bCs/>
          <w:highlight w:val="yellow"/>
        </w:rPr>
        <w:t xml:space="preserve"> </w:t>
      </w:r>
      <w:proofErr w:type="spellStart"/>
      <w:r w:rsidRPr="00F038FF">
        <w:rPr>
          <w:b w:val="0"/>
          <w:bCs/>
          <w:highlight w:val="yellow"/>
        </w:rPr>
        <w:t>loop</w:t>
      </w:r>
      <w:proofErr w:type="spellEnd"/>
    </w:p>
    <w:p w14:paraId="51AB04EA" w14:textId="749392A8" w:rsidR="00EC4B46" w:rsidRPr="00F97691" w:rsidRDefault="00F038FF" w:rsidP="00EC4B46">
      <w:pPr>
        <w:pStyle w:val="Malnadpis"/>
        <w:numPr>
          <w:ilvl w:val="0"/>
          <w:numId w:val="24"/>
        </w:numPr>
        <w:rPr>
          <w:b w:val="0"/>
          <w:bCs/>
          <w:highlight w:val="yellow"/>
        </w:rPr>
      </w:pPr>
      <w:r w:rsidRPr="00F038FF">
        <w:rPr>
          <w:b w:val="0"/>
          <w:bCs/>
          <w:highlight w:val="yellow"/>
        </w:rPr>
        <w:t>Exit XR</w:t>
      </w:r>
    </w:p>
    <w:p w14:paraId="491EB3FA" w14:textId="3598D3D7" w:rsidR="008F1DB5" w:rsidRDefault="008F1DB5" w:rsidP="008F1DB5">
      <w:pPr>
        <w:pStyle w:val="Heading3"/>
      </w:pPr>
      <w:r>
        <w:t>Prohlížeče</w:t>
      </w:r>
    </w:p>
    <w:p w14:paraId="052A04E6" w14:textId="6A3EC112" w:rsidR="00296E59" w:rsidRDefault="00D36FDD" w:rsidP="00296E59">
      <w:pPr>
        <w:rPr>
          <w:lang w:val="en-US"/>
        </w:rPr>
      </w:pPr>
      <w:r>
        <w:t xml:space="preserve">Webové prostředí je </w:t>
      </w:r>
      <w:r w:rsidR="00C90E92">
        <w:t>široký a různorodý ekosystém technologií. Za účelem vývoje úspěšné aplikace je nutné zohlednit aspekt kompatibility dané aplikace s webovým prohlížečem (</w:t>
      </w:r>
      <w:r w:rsidR="00C90E92">
        <w:rPr>
          <w:i/>
          <w:iCs/>
        </w:rPr>
        <w:t>runtime aplikace</w:t>
      </w:r>
      <w:r w:rsidR="00C90E92">
        <w:t xml:space="preserve">). </w:t>
      </w:r>
      <w:proofErr w:type="spellStart"/>
      <w:r w:rsidR="00C90E92">
        <w:t>Kompatiblita</w:t>
      </w:r>
      <w:proofErr w:type="spellEnd"/>
      <w:r w:rsidR="00C90E92">
        <w:t xml:space="preserve"> je zajištěna tak, že verze daného prohlížeče podporuje jazyky, knihovny a frameworky použité při vývoji aplikace. V případě virtuální reality je klíčová podpora </w:t>
      </w:r>
      <w:proofErr w:type="spellStart"/>
      <w:r w:rsidR="00C90E92">
        <w:t>WebGL</w:t>
      </w:r>
      <w:proofErr w:type="spellEnd"/>
      <w:r w:rsidR="00C90E92">
        <w:t xml:space="preserve"> API a </w:t>
      </w:r>
      <w:proofErr w:type="spellStart"/>
      <w:r w:rsidR="00C90E92">
        <w:t>WebXR</w:t>
      </w:r>
      <w:proofErr w:type="spellEnd"/>
      <w:r w:rsidR="00C90E92">
        <w:t xml:space="preserve"> API. Za účelem porovnání je vhodné mít přehled o aktuálních webových prohlížečích.</w:t>
      </w:r>
      <w:r w:rsidR="002754D1">
        <w:t xml:space="preserve"> </w:t>
      </w:r>
    </w:p>
    <w:p w14:paraId="4F1596D6" w14:textId="206761AF" w:rsidR="00B015AD" w:rsidRDefault="00711D65" w:rsidP="00583202">
      <w:pPr>
        <w:pStyle w:val="Normlnprvnodsazen"/>
      </w:pPr>
      <w:r w:rsidRPr="00711D65">
        <w:rPr>
          <w:lang w:eastAsia="en-US"/>
        </w:rPr>
        <w:t xml:space="preserve">Prohlížeče je možné rozdělit podle </w:t>
      </w:r>
      <w:r>
        <w:rPr>
          <w:lang w:eastAsia="en-US"/>
        </w:rPr>
        <w:t>platformy pro kterou jsou implementovány. Tradiční dělení je na (desktop, mobilní) v případě VR je nutné brát v potaz i prohlížeče vyvinuté speciálně pro HMD (</w:t>
      </w:r>
      <w:proofErr w:type="spellStart"/>
      <w:r w:rsidRPr="00711D65">
        <w:rPr>
          <w:i/>
          <w:iCs/>
          <w:lang w:eastAsia="en-US"/>
        </w:rPr>
        <w:t>Wolvic</w:t>
      </w:r>
      <w:proofErr w:type="spellEnd"/>
      <w:r w:rsidRPr="00711D65">
        <w:rPr>
          <w:i/>
          <w:iCs/>
          <w:lang w:eastAsia="en-US"/>
        </w:rPr>
        <w:t xml:space="preserve">, Meta </w:t>
      </w:r>
      <w:proofErr w:type="spellStart"/>
      <w:r w:rsidRPr="00711D65">
        <w:rPr>
          <w:i/>
          <w:iCs/>
          <w:lang w:eastAsia="en-US"/>
        </w:rPr>
        <w:t>Oculus</w:t>
      </w:r>
      <w:proofErr w:type="spellEnd"/>
      <w:r w:rsidRPr="00711D65">
        <w:rPr>
          <w:i/>
          <w:iCs/>
          <w:lang w:eastAsia="en-US"/>
        </w:rPr>
        <w:t xml:space="preserve"> Browser</w:t>
      </w:r>
      <w:r>
        <w:rPr>
          <w:lang w:eastAsia="en-US"/>
        </w:rPr>
        <w:t xml:space="preserve">). </w:t>
      </w:r>
      <w:r w:rsidR="00E05CB6">
        <w:rPr>
          <w:lang w:eastAsia="en-US"/>
        </w:rPr>
        <w:t xml:space="preserve">Analýza podpory prohlížečů pro </w:t>
      </w:r>
      <w:proofErr w:type="spellStart"/>
      <w:r w:rsidR="00E05CB6">
        <w:rPr>
          <w:lang w:eastAsia="en-US"/>
        </w:rPr>
        <w:t>WebXR</w:t>
      </w:r>
      <w:proofErr w:type="spellEnd"/>
      <w:r w:rsidR="00E05CB6">
        <w:rPr>
          <w:lang w:eastAsia="en-US"/>
        </w:rPr>
        <w:t xml:space="preserve"> API viz. Tab. X. V rámci tabulky jsou zahrnuty </w:t>
      </w:r>
      <w:r w:rsidR="00C5162F">
        <w:rPr>
          <w:lang w:eastAsia="en-US"/>
        </w:rPr>
        <w:t>prohlížeče,</w:t>
      </w:r>
      <w:r w:rsidR="00E05CB6">
        <w:rPr>
          <w:lang w:eastAsia="en-US"/>
        </w:rPr>
        <w:t xml:space="preserve"> které implementují </w:t>
      </w:r>
      <w:proofErr w:type="spellStart"/>
      <w:r w:rsidR="00E05CB6">
        <w:rPr>
          <w:lang w:eastAsia="en-US"/>
        </w:rPr>
        <w:t>WebXR</w:t>
      </w:r>
      <w:proofErr w:type="spellEnd"/>
      <w:r w:rsidR="00E05CB6">
        <w:rPr>
          <w:lang w:eastAsia="en-US"/>
        </w:rPr>
        <w:t xml:space="preserve"> API</w:t>
      </w:r>
      <w:r w:rsidR="00BB451F">
        <w:rPr>
          <w:lang w:eastAsia="en-US"/>
        </w:rPr>
        <w:t xml:space="preserve">. </w:t>
      </w:r>
      <w:r w:rsidR="00BB451F">
        <w:rPr>
          <w:lang w:eastAsia="en-US"/>
        </w:rPr>
        <w:lastRenderedPageBreak/>
        <w:t>Nutné zmínit, že tabulka neobsahuje prohlížeče specializované na AR (</w:t>
      </w:r>
      <w:proofErr w:type="spellStart"/>
      <w:r w:rsidR="00714A95" w:rsidRPr="00714A95">
        <w:rPr>
          <w:i/>
          <w:iCs/>
        </w:rPr>
        <w:t>Magic</w:t>
      </w:r>
      <w:proofErr w:type="spellEnd"/>
      <w:r w:rsidR="00714A95" w:rsidRPr="00714A95">
        <w:rPr>
          <w:i/>
          <w:iCs/>
        </w:rPr>
        <w:t xml:space="preserve"> </w:t>
      </w:r>
      <w:proofErr w:type="spellStart"/>
      <w:r w:rsidR="00714A95" w:rsidRPr="00714A95">
        <w:rPr>
          <w:i/>
          <w:iCs/>
        </w:rPr>
        <w:t>Leap</w:t>
      </w:r>
      <w:proofErr w:type="spellEnd"/>
      <w:r w:rsidR="00714A95" w:rsidRPr="00714A95">
        <w:rPr>
          <w:i/>
          <w:iCs/>
        </w:rPr>
        <w:t xml:space="preserve"> </w:t>
      </w:r>
      <w:proofErr w:type="spellStart"/>
      <w:r w:rsidR="00714A95" w:rsidRPr="00714A95">
        <w:rPr>
          <w:i/>
          <w:iCs/>
        </w:rPr>
        <w:t>Helio</w:t>
      </w:r>
      <w:proofErr w:type="spellEnd"/>
      <w:r w:rsidR="00BB451F">
        <w:t>)</w:t>
      </w:r>
      <w:r w:rsidR="00714A95">
        <w:t>.</w:t>
      </w:r>
      <w:r w:rsidR="004C0F9A">
        <w:t xml:space="preserve"> </w:t>
      </w:r>
      <w:r w:rsidR="00B009CC">
        <w:t xml:space="preserve">Pro všechny zmíněné prohlížeče v Tab. X je plná podpora </w:t>
      </w:r>
      <w:proofErr w:type="spellStart"/>
      <w:r w:rsidR="00B009CC">
        <w:t>WebGL</w:t>
      </w:r>
      <w:proofErr w:type="spellEnd"/>
      <w:r w:rsidR="00B009CC">
        <w:t xml:space="preserve"> 1.0 a </w:t>
      </w:r>
      <w:proofErr w:type="spellStart"/>
      <w:r w:rsidR="00B009CC">
        <w:t>WebGL</w:t>
      </w:r>
      <w:proofErr w:type="spellEnd"/>
      <w:r w:rsidR="00B009CC">
        <w:t xml:space="preserve"> 2.0 </w:t>
      </w:r>
      <w:r w:rsidR="00B009CC">
        <w:fldChar w:fldCharType="begin"/>
      </w:r>
      <w:r w:rsidR="00B009CC">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fldChar w:fldCharType="separate"/>
      </w:r>
      <w:r w:rsidR="00B009CC" w:rsidRPr="00B009CC">
        <w:t>(Can I Use 2023a)</w:t>
      </w:r>
      <w:r w:rsidR="00B009CC">
        <w:fldChar w:fldCharType="end"/>
      </w:r>
      <w:r w:rsidR="00B009CC">
        <w:t xml:space="preserve">.  </w:t>
      </w:r>
    </w:p>
    <w:p w14:paraId="391B30B8" w14:textId="77777777" w:rsidR="00B015AD" w:rsidRDefault="00B015AD" w:rsidP="00B015AD">
      <w:pPr>
        <w:pStyle w:val="Normlnprvnodsazen"/>
      </w:pPr>
      <w:r>
        <w:br w:type="page"/>
      </w:r>
    </w:p>
    <w:p w14:paraId="4D1EE5F4" w14:textId="108B26CE" w:rsidR="00A400E8" w:rsidRPr="00E05CB6" w:rsidRDefault="00A400E8" w:rsidP="00A400E8">
      <w:pPr>
        <w:pStyle w:val="Caption"/>
        <w:keepNext/>
      </w:pPr>
      <w:r>
        <w:lastRenderedPageBreak/>
        <w:t xml:space="preserve">Tab. </w:t>
      </w:r>
      <w:r>
        <w:fldChar w:fldCharType="begin"/>
      </w:r>
      <w:r>
        <w:instrText xml:space="preserve"> SEQ Tab. \* ARABIC </w:instrText>
      </w:r>
      <w:r>
        <w:fldChar w:fldCharType="separate"/>
      </w:r>
      <w:r>
        <w:rPr>
          <w:noProof/>
        </w:rPr>
        <w:t>1</w:t>
      </w:r>
      <w:r>
        <w:fldChar w:fldCharType="end"/>
      </w:r>
      <w:r>
        <w:t xml:space="preserve"> Podpora </w:t>
      </w:r>
      <w:proofErr w:type="spellStart"/>
      <w:r>
        <w:t>WebXR</w:t>
      </w:r>
      <w:proofErr w:type="spellEnd"/>
      <w:r>
        <w:t xml:space="preserve"> </w:t>
      </w:r>
      <w:proofErr w:type="spellStart"/>
      <w:r>
        <w:t>Device</w:t>
      </w:r>
      <w:proofErr w:type="spellEnd"/>
      <w:r>
        <w:t xml:space="preserve"> API</w:t>
      </w:r>
      <w:r w:rsidR="00E05CB6">
        <w:t xml:space="preserve"> k datu 28.1.2023</w:t>
      </w:r>
      <w:r>
        <w:t>, sestaveno podle</w:t>
      </w:r>
      <w:r w:rsidR="00E05CB6">
        <w:t>:</w:t>
      </w:r>
      <w:r>
        <w:t xml:space="preserve"> </w:t>
      </w:r>
      <w:r>
        <w:fldChar w:fldCharType="begin"/>
      </w:r>
      <w:r w:rsidR="00B009CC">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fldChar w:fldCharType="separate"/>
      </w:r>
      <w:r w:rsidR="00B009CC" w:rsidRPr="00B009CC">
        <w:t>(StatCounter 2023; Meta 2023; Immersive Web Developer Home no date; Can I Use 2023b; Igalia SL 2023)</w:t>
      </w:r>
      <w:r>
        <w:fldChar w:fldCharType="end"/>
      </w:r>
      <w:r>
        <w:t xml:space="preserve"> – </w:t>
      </w:r>
      <w:r>
        <w:rPr>
          <w:vertAlign w:val="superscript"/>
        </w:rPr>
        <w:t>1</w:t>
      </w:r>
      <w:r>
        <w:t xml:space="preserve">WebXR </w:t>
      </w:r>
      <w:proofErr w:type="spellStart"/>
      <w:r>
        <w:t>Device</w:t>
      </w:r>
      <w:proofErr w:type="spellEnd"/>
      <w:r>
        <w:t xml:space="preserve"> API je velice rozsáhlé API, které je stále ve vývoji, tudíž není možné přesně určit míru podpory, </w:t>
      </w:r>
      <w:r w:rsidRPr="00A400E8">
        <w:rPr>
          <w:vertAlign w:val="superscript"/>
        </w:rPr>
        <w:t>2</w:t>
      </w:r>
      <w:r>
        <w:t xml:space="preserve">Prohlížeče API nepodporují </w:t>
      </w:r>
      <w:r w:rsidR="00E05CB6">
        <w:t xml:space="preserve">defaultně, </w:t>
      </w:r>
      <w:r w:rsidR="00E05CB6">
        <w:rPr>
          <w:vertAlign w:val="superscript"/>
        </w:rPr>
        <w:t>3</w:t>
      </w:r>
      <w:r w:rsidR="00E05CB6">
        <w:t>Globální zastoupení prohlížečů na trhu</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C5162F"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C5162F" w:rsidRDefault="00C5162F" w:rsidP="00C5162F">
            <w:pPr>
              <w:spacing w:after="0" w:line="240" w:lineRule="auto"/>
              <w:jc w:val="center"/>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Prohlížeče</w:t>
            </w:r>
            <w:proofErr w:type="spellEnd"/>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Částečně</w:t>
            </w:r>
            <w:r>
              <w:rPr>
                <w:rFonts w:ascii="Cambira" w:eastAsia="Times New Roman" w:hAnsi="Cambira" w:cs="Calibri"/>
                <w:b/>
                <w:bCs/>
                <w:color w:val="000000"/>
                <w:sz w:val="20"/>
                <w:szCs w:val="20"/>
                <w:lang w:val="en-US"/>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Nutné</w:t>
            </w:r>
            <w:proofErr w:type="spellEnd"/>
            <w:r w:rsidRPr="00C5162F">
              <w:rPr>
                <w:rFonts w:ascii="Cambira" w:eastAsia="Times New Roman" w:hAnsi="Cambira" w:cs="Calibri"/>
                <w:b/>
                <w:bCs/>
                <w:color w:val="000000"/>
                <w:sz w:val="20"/>
                <w:szCs w:val="20"/>
                <w:lang w:val="en-US"/>
              </w:rPr>
              <w:t xml:space="preserve"> povolit</w:t>
            </w:r>
            <w:r>
              <w:rPr>
                <w:rFonts w:ascii="Cambira" w:eastAsia="Times New Roman" w:hAnsi="Cambira" w:cs="Calibri"/>
                <w:b/>
                <w:bCs/>
                <w:color w:val="000000"/>
                <w:sz w:val="20"/>
                <w:szCs w:val="20"/>
                <w:lang w:val="en-US"/>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proofErr w:type="spellStart"/>
            <w:r w:rsidRPr="00C5162F">
              <w:rPr>
                <w:rFonts w:ascii="Cambira" w:eastAsia="Times New Roman" w:hAnsi="Cambira" w:cs="Calibri"/>
                <w:b/>
                <w:bCs/>
                <w:color w:val="000000"/>
                <w:sz w:val="20"/>
                <w:szCs w:val="20"/>
                <w:lang w:val="en-US"/>
              </w:rPr>
              <w:t>Zastoupení</w:t>
            </w:r>
            <w:proofErr w:type="spellEnd"/>
            <w:r w:rsidRPr="00C5162F">
              <w:rPr>
                <w:rFonts w:ascii="Cambira" w:eastAsia="Times New Roman" w:hAnsi="Cambira" w:cs="Calibri"/>
                <w:b/>
                <w:bCs/>
                <w:color w:val="000000"/>
                <w:sz w:val="20"/>
                <w:szCs w:val="20"/>
                <w:lang w:val="en-US"/>
              </w:rPr>
              <w:t xml:space="preserve"> [%]</w:t>
            </w:r>
            <w:r>
              <w:rPr>
                <w:rFonts w:ascii="Cambira" w:eastAsia="Times New Roman" w:hAnsi="Cambira" w:cs="Calibri"/>
                <w:b/>
                <w:bCs/>
                <w:color w:val="000000"/>
                <w:sz w:val="20"/>
                <w:szCs w:val="20"/>
                <w:lang w:val="en-US"/>
              </w:rPr>
              <w:t>3</w:t>
            </w:r>
          </w:p>
        </w:tc>
      </w:tr>
      <w:tr w:rsidR="00C5162F" w:rsidRPr="00C5162F"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9125B0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22.71</w:t>
            </w:r>
          </w:p>
        </w:tc>
      </w:tr>
      <w:tr w:rsidR="00C5162F" w:rsidRPr="00C5162F"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87856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Edge</w:t>
            </w:r>
          </w:p>
        </w:tc>
        <w:tc>
          <w:tcPr>
            <w:tcW w:w="1740" w:type="dxa"/>
            <w:tcBorders>
              <w:top w:val="nil"/>
              <w:left w:val="nil"/>
              <w:bottom w:val="nil"/>
              <w:right w:val="nil"/>
            </w:tcBorders>
            <w:shd w:val="clear" w:color="auto" w:fill="auto"/>
            <w:noWrap/>
            <w:vAlign w:val="center"/>
            <w:hideMark/>
          </w:tcPr>
          <w:p w14:paraId="4BA47164"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335AB95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7</w:t>
            </w:r>
          </w:p>
        </w:tc>
      </w:tr>
      <w:tr w:rsidR="00C5162F" w:rsidRPr="00C5162F"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8CF02C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B90462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12</w:t>
            </w:r>
          </w:p>
        </w:tc>
      </w:tr>
      <w:tr w:rsidR="00C5162F" w:rsidRPr="00C5162F"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2F81F11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7C542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05</w:t>
            </w:r>
          </w:p>
        </w:tc>
      </w:tr>
      <w:tr w:rsidR="00C5162F" w:rsidRPr="00C5162F"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1269D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0</w:t>
            </w:r>
          </w:p>
        </w:tc>
      </w:tr>
      <w:tr w:rsidR="00C5162F" w:rsidRPr="00C5162F"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29D3C3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IE</w:t>
            </w:r>
          </w:p>
        </w:tc>
        <w:tc>
          <w:tcPr>
            <w:tcW w:w="1740" w:type="dxa"/>
            <w:tcBorders>
              <w:top w:val="nil"/>
              <w:left w:val="nil"/>
              <w:bottom w:val="nil"/>
              <w:right w:val="nil"/>
            </w:tcBorders>
            <w:shd w:val="clear" w:color="auto" w:fill="auto"/>
            <w:noWrap/>
            <w:vAlign w:val="center"/>
            <w:hideMark/>
          </w:tcPr>
          <w:p w14:paraId="251B7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2941E1C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5F7FBBC7"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3</w:t>
            </w:r>
          </w:p>
        </w:tc>
      </w:tr>
      <w:tr w:rsidR="00C5162F" w:rsidRPr="00C5162F"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Mobilní</w:t>
            </w:r>
            <w:proofErr w:type="spellEnd"/>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54</w:t>
            </w:r>
          </w:p>
        </w:tc>
      </w:tr>
      <w:tr w:rsidR="00C5162F" w:rsidRPr="00C5162F"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65BCDACE"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653401E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20</w:t>
            </w:r>
          </w:p>
        </w:tc>
      </w:tr>
      <w:tr w:rsidR="00C5162F" w:rsidRPr="00C5162F"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1B9768E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2.00</w:t>
            </w:r>
          </w:p>
        </w:tc>
        <w:tc>
          <w:tcPr>
            <w:tcW w:w="1660" w:type="dxa"/>
            <w:tcBorders>
              <w:top w:val="nil"/>
              <w:left w:val="nil"/>
              <w:bottom w:val="nil"/>
              <w:right w:val="nil"/>
            </w:tcBorders>
            <w:shd w:val="clear" w:color="auto" w:fill="auto"/>
            <w:noWrap/>
            <w:vAlign w:val="center"/>
            <w:hideMark/>
          </w:tcPr>
          <w:p w14:paraId="7EE054C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F21280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01</w:t>
            </w:r>
          </w:p>
        </w:tc>
      </w:tr>
      <w:tr w:rsidR="00C5162F" w:rsidRPr="00C5162F"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8B3021"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46536A28"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29</w:t>
            </w:r>
          </w:p>
        </w:tc>
      </w:tr>
      <w:tr w:rsidR="00C5162F" w:rsidRPr="00C5162F"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58F54A7"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6411058E"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nil"/>
              <w:right w:val="nil"/>
            </w:tcBorders>
            <w:shd w:val="clear" w:color="auto" w:fill="auto"/>
            <w:noWrap/>
            <w:vAlign w:val="center"/>
            <w:hideMark/>
          </w:tcPr>
          <w:p w14:paraId="7C0F01A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4.67</w:t>
            </w:r>
          </w:p>
        </w:tc>
      </w:tr>
      <w:tr w:rsidR="00C5162F" w:rsidRPr="00C5162F"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WebXR</w:t>
            </w:r>
            <w:proofErr w:type="spellEnd"/>
            <w:r w:rsidRPr="00C5162F">
              <w:rPr>
                <w:rFonts w:ascii="Cambira" w:eastAsia="Times New Roman" w:hAnsi="Cambira" w:cs="Calibri"/>
                <w:color w:val="000000"/>
                <w:sz w:val="20"/>
                <w:szCs w:val="20"/>
                <w:lang w:val="en-US"/>
              </w:rPr>
              <w:t xml:space="preserve">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r>
      <w:tr w:rsidR="00C5162F" w:rsidRPr="00C5162F"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HMD</w:t>
            </w:r>
          </w:p>
        </w:tc>
        <w:tc>
          <w:tcPr>
            <w:tcW w:w="2032" w:type="dxa"/>
            <w:tcBorders>
              <w:top w:val="nil"/>
              <w:left w:val="nil"/>
              <w:bottom w:val="nil"/>
              <w:right w:val="nil"/>
            </w:tcBorders>
            <w:shd w:val="clear" w:color="auto" w:fill="auto"/>
            <w:noWrap/>
            <w:vAlign w:val="center"/>
            <w:hideMark/>
          </w:tcPr>
          <w:p w14:paraId="63C614B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roofErr w:type="spellStart"/>
            <w:r w:rsidRPr="00C5162F">
              <w:rPr>
                <w:rFonts w:ascii="Cambira" w:eastAsia="Times New Roman" w:hAnsi="Cambira" w:cs="Calibri"/>
                <w:color w:val="000000"/>
                <w:sz w:val="20"/>
                <w:szCs w:val="20"/>
                <w:lang w:val="en-US"/>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0E5AF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r w:rsidR="00C5162F" w:rsidRPr="00C5162F"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bl>
    <w:p w14:paraId="1693ECBA" w14:textId="77777777" w:rsidR="00A400E8" w:rsidRPr="00A400E8" w:rsidRDefault="00A400E8" w:rsidP="00A400E8">
      <w:pPr>
        <w:pStyle w:val="Normlnprvnodsazen"/>
        <w:ind w:firstLine="0"/>
        <w:rPr>
          <w:lang w:val="en-US" w:eastAsia="en-US"/>
        </w:rPr>
      </w:pPr>
    </w:p>
    <w:p w14:paraId="5C2CEC04" w14:textId="706BBFA1" w:rsidR="007F7BCF" w:rsidRDefault="007F7BCF" w:rsidP="007F7BCF">
      <w:pPr>
        <w:pStyle w:val="Heading3"/>
      </w:pPr>
      <w:r>
        <w:t>Frameworky</w:t>
      </w:r>
      <w:r w:rsidR="005C57E5">
        <w:t xml:space="preserve">, </w:t>
      </w:r>
      <w:r>
        <w:t>knihovny</w:t>
      </w:r>
      <w:r w:rsidR="005C57E5">
        <w:t xml:space="preserve"> a </w:t>
      </w:r>
      <w:proofErr w:type="spellStart"/>
      <w:r w:rsidR="005C57E5">
        <w:t>enginy</w:t>
      </w:r>
      <w:proofErr w:type="spellEnd"/>
    </w:p>
    <w:p w14:paraId="70A379DF" w14:textId="11CA192B" w:rsidR="00652F04" w:rsidRPr="00652F04" w:rsidRDefault="00652F04" w:rsidP="00652F04">
      <w:r w:rsidRPr="005B7B8D">
        <w:rPr>
          <w:highlight w:val="yellow"/>
        </w:rPr>
        <w:t>Technologií umožňující tvorbu virtuálních prostředí pro web je mnoho</w:t>
      </w:r>
      <w:r w:rsidR="005B7B8D" w:rsidRPr="005B7B8D">
        <w:rPr>
          <w:highlight w:val="yellow"/>
        </w:rPr>
        <w:t xml:space="preserve"> z hlediska vývojáře je možné tyto technologie rozdělit na technologie orientované na UI (Unity, </w:t>
      </w:r>
      <w:proofErr w:type="spellStart"/>
      <w:r w:rsidR="005B7B8D" w:rsidRPr="005B7B8D">
        <w:rPr>
          <w:highlight w:val="yellow"/>
        </w:rPr>
        <w:t>PlayCanvas</w:t>
      </w:r>
      <w:proofErr w:type="spellEnd"/>
      <w:r w:rsidR="005B7B8D" w:rsidRPr="005B7B8D">
        <w:rPr>
          <w:highlight w:val="yellow"/>
        </w:rPr>
        <w:t>, three.js) a na technologie orientované na kód (A-</w:t>
      </w:r>
      <w:proofErr w:type="spellStart"/>
      <w:r w:rsidR="005B7B8D" w:rsidRPr="005B7B8D">
        <w:rPr>
          <w:highlight w:val="yellow"/>
        </w:rPr>
        <w:t>Frame</w:t>
      </w:r>
      <w:proofErr w:type="spellEnd"/>
      <w:r w:rsidR="005B7B8D" w:rsidRPr="005B7B8D">
        <w:rPr>
          <w:highlight w:val="yellow"/>
        </w:rPr>
        <w:t xml:space="preserve">, Godot aj.) </w:t>
      </w:r>
      <w:r w:rsidR="005B7B8D" w:rsidRPr="005B7B8D">
        <w:rPr>
          <w:highlight w:val="yellow"/>
        </w:rPr>
        <w:fldChar w:fldCharType="begin"/>
      </w:r>
      <w:r w:rsidR="005B7B8D" w:rsidRPr="005B7B8D">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5B7B8D">
        <w:rPr>
          <w:highlight w:val="yellow"/>
        </w:rPr>
        <w:fldChar w:fldCharType="separate"/>
      </w:r>
      <w:r w:rsidR="005B7B8D" w:rsidRPr="005B7B8D">
        <w:rPr>
          <w:highlight w:val="yellow"/>
        </w:rPr>
        <w:t>(needle-tools 2023)</w:t>
      </w:r>
      <w:r w:rsidR="005B7B8D" w:rsidRPr="005B7B8D">
        <w:rPr>
          <w:highlight w:val="yellow"/>
        </w:rPr>
        <w:fldChar w:fldCharType="end"/>
      </w:r>
      <w:r>
        <w:t xml:space="preserve"> </w:t>
      </w:r>
    </w:p>
    <w:p w14:paraId="5A367E13" w14:textId="1703D5F9" w:rsidR="00570167" w:rsidRDefault="00BA2735" w:rsidP="00BA2735">
      <w:pPr>
        <w:pStyle w:val="Normlnprvnodsazen"/>
        <w:ind w:firstLine="0"/>
        <w:rPr>
          <w:b/>
          <w:bCs/>
          <w:lang w:eastAsia="en-US"/>
        </w:rPr>
      </w:pPr>
      <w:proofErr w:type="spellStart"/>
      <w:r w:rsidRPr="00726386">
        <w:rPr>
          <w:b/>
          <w:bCs/>
          <w:lang w:eastAsia="en-US"/>
        </w:rPr>
        <w:t>Needle</w:t>
      </w:r>
      <w:proofErr w:type="spellEnd"/>
      <w:r w:rsidRPr="00726386">
        <w:rPr>
          <w:b/>
          <w:bCs/>
          <w:lang w:eastAsia="en-US"/>
        </w:rPr>
        <w:t xml:space="preserve"> </w:t>
      </w:r>
      <w:proofErr w:type="spellStart"/>
      <w:r w:rsidRPr="00726386">
        <w:rPr>
          <w:b/>
          <w:bCs/>
          <w:lang w:eastAsia="en-US"/>
        </w:rPr>
        <w:t>engine</w:t>
      </w:r>
      <w:proofErr w:type="spellEnd"/>
      <w:r w:rsidR="00B015AD">
        <w:rPr>
          <w:b/>
          <w:bCs/>
          <w:lang w:eastAsia="en-US"/>
        </w:rPr>
        <w:t xml:space="preserve"> </w:t>
      </w:r>
      <w:r w:rsidR="00B015AD" w:rsidRPr="00B015AD">
        <w:rPr>
          <w:b/>
          <w:bCs/>
          <w:highlight w:val="yellow"/>
          <w:lang w:eastAsia="en-US"/>
        </w:rPr>
        <w:t xml:space="preserve">(Unity, Three.js, </w:t>
      </w:r>
      <w:proofErr w:type="spellStart"/>
      <w:r w:rsidR="00B015AD" w:rsidRPr="00B015AD">
        <w:rPr>
          <w:b/>
          <w:bCs/>
          <w:highlight w:val="yellow"/>
          <w:lang w:eastAsia="en-US"/>
        </w:rPr>
        <w:t>WebXR</w:t>
      </w:r>
      <w:proofErr w:type="spellEnd"/>
      <w:r w:rsidR="00B015AD" w:rsidRPr="00B015AD">
        <w:rPr>
          <w:b/>
          <w:bCs/>
          <w:highlight w:val="yellow"/>
          <w:lang w:eastAsia="en-US"/>
        </w:rPr>
        <w:t>)</w:t>
      </w:r>
    </w:p>
    <w:p w14:paraId="09346D1B" w14:textId="2BC8559C" w:rsidR="00AB34FC" w:rsidRPr="00AB34FC" w:rsidRDefault="00AB34FC" w:rsidP="00AB34FC">
      <w:r>
        <w:t xml:space="preserve">Prototyp Petrov: </w:t>
      </w:r>
      <w:hyperlink r:id="rId30" w:history="1">
        <w:r w:rsidRPr="00570167">
          <w:rPr>
            <w:rStyle w:val="Hyperlink"/>
          </w:rPr>
          <w:t>https://pepper-puzzled-quince.glitch.me/</w:t>
        </w:r>
      </w:hyperlink>
    </w:p>
    <w:p w14:paraId="688F8E82" w14:textId="78396556" w:rsidR="00AB176A" w:rsidRDefault="00E66E0C" w:rsidP="00BA2735">
      <w:r>
        <w:t>Jedná se o webový runtime pro 3D aplikace. Umožňuje lokální vývoj</w:t>
      </w:r>
      <w:r w:rsidR="008922B5">
        <w:t xml:space="preserve">, </w:t>
      </w:r>
      <w:r>
        <w:t>nasazení na jakýkoliv server</w:t>
      </w:r>
      <w:r w:rsidR="008922B5">
        <w:t xml:space="preserve">, </w:t>
      </w:r>
      <w:r>
        <w:t>networking</w:t>
      </w:r>
      <w:r w:rsidR="008922B5">
        <w:t xml:space="preserve"> a </w:t>
      </w:r>
      <w:proofErr w:type="spellStart"/>
      <w:r w:rsidR="008922B5">
        <w:t>Web</w:t>
      </w:r>
      <w:r>
        <w:t>XR</w:t>
      </w:r>
      <w:proofErr w:type="spellEnd"/>
      <w:r w:rsidR="008922B5">
        <w:t xml:space="preserve"> rozhraní</w:t>
      </w:r>
      <w:r>
        <w:t xml:space="preserve">. </w:t>
      </w:r>
      <w:proofErr w:type="spellStart"/>
      <w:r w:rsidR="008922B5">
        <w:t>Needle</w:t>
      </w:r>
      <w:proofErr w:type="spellEnd"/>
      <w:r w:rsidR="008922B5">
        <w:t xml:space="preserve"> </w:t>
      </w:r>
      <w:proofErr w:type="spellStart"/>
      <w:r w:rsidR="008922B5">
        <w:t>Exporter</w:t>
      </w:r>
      <w:proofErr w:type="spellEnd"/>
      <w:r w:rsidR="008922B5">
        <w:t xml:space="preserve"> umožňuje propojení mezi Unity Editorem a webovým runtime rozhraním, tím že podporuje export scén, animací, </w:t>
      </w:r>
      <w:proofErr w:type="spellStart"/>
      <w:r w:rsidR="008922B5">
        <w:t>lightmap</w:t>
      </w:r>
      <w:proofErr w:type="spellEnd"/>
      <w:r w:rsidR="008922B5">
        <w:t xml:space="preserve"> aj. skrze </w:t>
      </w:r>
      <w:proofErr w:type="spellStart"/>
      <w:r w:rsidR="008922B5">
        <w:t>glTF</w:t>
      </w:r>
      <w:proofErr w:type="spellEnd"/>
      <w:r w:rsidR="008922B5">
        <w:t xml:space="preserve"> standard. </w:t>
      </w:r>
      <w:proofErr w:type="spellStart"/>
      <w:r w:rsidR="005B7B8D">
        <w:t>Needle</w:t>
      </w:r>
      <w:proofErr w:type="spellEnd"/>
      <w:r w:rsidR="005B7B8D">
        <w:t xml:space="preserve"> </w:t>
      </w:r>
      <w:proofErr w:type="spellStart"/>
      <w:r w:rsidR="005B7B8D">
        <w:t>engine</w:t>
      </w:r>
      <w:proofErr w:type="spellEnd"/>
      <w:r w:rsidR="005B7B8D">
        <w:t xml:space="preserve"> je </w:t>
      </w:r>
      <w:r w:rsidR="00AB176A">
        <w:t xml:space="preserve">možné nazvat </w:t>
      </w:r>
      <w:proofErr w:type="spellStart"/>
      <w:r w:rsidR="00AB176A">
        <w:rPr>
          <w:i/>
          <w:iCs/>
        </w:rPr>
        <w:t>workflow</w:t>
      </w:r>
      <w:proofErr w:type="spellEnd"/>
      <w:r w:rsidR="00AB176A">
        <w:rPr>
          <w:i/>
          <w:iCs/>
        </w:rPr>
        <w:t xml:space="preserve"> managerem</w:t>
      </w:r>
      <w:r w:rsidR="00FC0B25">
        <w:t xml:space="preserve"> umožňující propojení </w:t>
      </w:r>
      <w:r w:rsidR="00AB176A">
        <w:t xml:space="preserve">mezi interaktivními technologiemi jako je Unity popř. </w:t>
      </w:r>
      <w:proofErr w:type="spellStart"/>
      <w:r w:rsidR="00AB176A">
        <w:t>Blender</w:t>
      </w:r>
      <w:proofErr w:type="spellEnd"/>
      <w:r w:rsidR="00AB176A">
        <w:t xml:space="preserve"> a webovým prostředím. </w:t>
      </w:r>
      <w:proofErr w:type="spellStart"/>
      <w:r w:rsidR="00AB176A">
        <w:t>Needle</w:t>
      </w:r>
      <w:proofErr w:type="spellEnd"/>
      <w:r w:rsidR="00AB176A">
        <w:t xml:space="preserve"> primárně podporuje otevřený </w:t>
      </w:r>
      <w:proofErr w:type="spellStart"/>
      <w:r w:rsidR="00AB176A">
        <w:t>glTF</w:t>
      </w:r>
      <w:proofErr w:type="spellEnd"/>
      <w:r w:rsidR="00AB176A">
        <w:t xml:space="preserve"> standard a propaguje postup, kdy je možné v binární formě (.</w:t>
      </w:r>
      <w:proofErr w:type="spellStart"/>
      <w:r w:rsidR="00AB176A">
        <w:t>glb</w:t>
      </w:r>
      <w:proofErr w:type="spellEnd"/>
      <w:r w:rsidR="00AB176A">
        <w:t xml:space="preserve">) obsáhnout celou aplikaci. Primárním cílem </w:t>
      </w:r>
      <w:proofErr w:type="spellStart"/>
      <w:r w:rsidR="00AB176A">
        <w:t>Needle</w:t>
      </w:r>
      <w:proofErr w:type="spellEnd"/>
      <w:r w:rsidR="00AB176A">
        <w:t xml:space="preserve"> </w:t>
      </w:r>
      <w:proofErr w:type="spellStart"/>
      <w:r w:rsidR="00AB176A">
        <w:t>enginu</w:t>
      </w:r>
      <w:proofErr w:type="spellEnd"/>
      <w:r w:rsidR="00AB176A">
        <w:t xml:space="preserve"> je rychlá iterace při vývoji, </w:t>
      </w:r>
      <w:r w:rsidR="00FC0B25">
        <w:t>responzivní</w:t>
      </w:r>
      <w:r w:rsidR="00AB176A">
        <w:t xml:space="preserve"> design pro VR a AR, využití otevřených standardů pro </w:t>
      </w:r>
      <w:r w:rsidR="0083134F">
        <w:t>3D</w:t>
      </w:r>
      <w:r w:rsidR="00AB176A">
        <w:t xml:space="preserve"> a web, interoperabilita mezi nativními aplikacemi a webovými frameworky.</w:t>
      </w:r>
      <w:r w:rsidR="00083268">
        <w:t xml:space="preserve"> </w:t>
      </w:r>
      <w:r w:rsidR="00083268">
        <w:fldChar w:fldCharType="begin"/>
      </w:r>
      <w:r w:rsidR="00083268">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BA6799">
        <w:t xml:space="preserve"> </w:t>
      </w:r>
    </w:p>
    <w:p w14:paraId="17EE5211" w14:textId="379B1820" w:rsidR="0083134F" w:rsidRPr="0083134F" w:rsidRDefault="0083134F" w:rsidP="0083134F">
      <w:pPr>
        <w:pStyle w:val="Normlnprvnodsazen"/>
      </w:pPr>
      <w:r>
        <w:t xml:space="preserve">Momentálně (30.1.2023) je </w:t>
      </w:r>
      <w:proofErr w:type="spellStart"/>
      <w:r>
        <w:t>Needle</w:t>
      </w:r>
      <w:proofErr w:type="spellEnd"/>
      <w:r>
        <w:t xml:space="preserve"> </w:t>
      </w:r>
      <w:proofErr w:type="spellStart"/>
      <w:r>
        <w:t>Engine</w:t>
      </w:r>
      <w:proofErr w:type="spellEnd"/>
      <w:r>
        <w:t xml:space="preserve"> podporován pouze pro Unity Editor. Zde je vhodné porovnání s nativním Unity </w:t>
      </w:r>
      <w:proofErr w:type="spellStart"/>
      <w:r>
        <w:t>WebGL</w:t>
      </w:r>
      <w:proofErr w:type="spellEnd"/>
      <w:r>
        <w:t xml:space="preserve"> výstupem. Unity </w:t>
      </w:r>
      <w:proofErr w:type="spellStart"/>
      <w:r>
        <w:t>WebGL</w:t>
      </w:r>
      <w:proofErr w:type="spellEnd"/>
      <w:r>
        <w:t xml:space="preserve"> umožňuje export kompletních projektů pomocí IL2CPP do C++ a následně do </w:t>
      </w:r>
      <w:proofErr w:type="spellStart"/>
      <w:r w:rsidRPr="00FC0B25">
        <w:rPr>
          <w:i/>
          <w:iCs/>
        </w:rPr>
        <w:t>WebAssembly</w:t>
      </w:r>
      <w:proofErr w:type="spellEnd"/>
      <w:r w:rsidRPr="00FC0B25">
        <w:rPr>
          <w:i/>
          <w:iCs/>
        </w:rPr>
        <w:t>,</w:t>
      </w:r>
      <w:r>
        <w:t xml:space="preserve"> což umožňuje spuštění výkonnostně náročných scén ve webovém prostředí. Toto je však umožněno na úkor rychlosti prototypování a iteracím ve vývoji samotné scény.</w:t>
      </w:r>
      <w:r w:rsidR="00BA6799">
        <w:t xml:space="preserve"> </w:t>
      </w:r>
      <w:proofErr w:type="spellStart"/>
      <w:r>
        <w:t>Needle</w:t>
      </w:r>
      <w:proofErr w:type="spellEnd"/>
      <w:r>
        <w:t xml:space="preserve"> </w:t>
      </w:r>
      <w:proofErr w:type="spellStart"/>
      <w:r>
        <w:t>engine</w:t>
      </w:r>
      <w:proofErr w:type="spellEnd"/>
      <w:r>
        <w:t xml:space="preserve"> se snaží o rychlou iteraci při vývoji a možnost takřka instantního prototypování při tvorbě Unity projektů v jejich webovém ekvivalentu. </w:t>
      </w:r>
      <w:proofErr w:type="spellStart"/>
      <w:r>
        <w:t>Needle</w:t>
      </w:r>
      <w:proofErr w:type="spellEnd"/>
      <w:r>
        <w:t xml:space="preserve"> </w:t>
      </w:r>
      <w:proofErr w:type="spellStart"/>
      <w:r>
        <w:t>engine</w:t>
      </w:r>
      <w:proofErr w:type="spellEnd"/>
      <w:r>
        <w:t xml:space="preserve"> tedy poskytuje </w:t>
      </w:r>
      <w:r w:rsidR="00BA6799">
        <w:t>možnost,</w:t>
      </w:r>
      <w:r>
        <w:t xml:space="preserve"> jak propojit Unity Editor s klasickým přístupem k webovému vývoji. </w:t>
      </w:r>
      <w:r w:rsidR="00083268">
        <w:fldChar w:fldCharType="begin"/>
      </w:r>
      <w:r w:rsidR="00083268">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p>
    <w:p w14:paraId="13FA1251" w14:textId="7F377B80" w:rsidR="0083134F" w:rsidRDefault="00FC0B25" w:rsidP="0083134F">
      <w:pPr>
        <w:pStyle w:val="Normlnprvnodsazen"/>
      </w:pPr>
      <w:proofErr w:type="spellStart"/>
      <w:r>
        <w:lastRenderedPageBreak/>
        <w:t>Needle</w:t>
      </w:r>
      <w:proofErr w:type="spellEnd"/>
      <w:r>
        <w:t xml:space="preserve"> </w:t>
      </w:r>
      <w:proofErr w:type="spellStart"/>
      <w:r>
        <w:t>engine</w:t>
      </w:r>
      <w:proofErr w:type="spellEnd"/>
      <w:r>
        <w:t xml:space="preserve"> je nadstavbou nad Unity Editorem a three.js. Výsledná webová aplikace je kompletně vykreslována pomocí three.js.</w:t>
      </w:r>
      <w:r w:rsidR="00F46799">
        <w:t xml:space="preserve"> </w:t>
      </w:r>
      <w:r>
        <w:t>Komponenty definované v rámci Unity Editoru jsou mapovány na vlastnosti a metody three.js třídy Object3D a graf scény.</w:t>
      </w:r>
      <w:r w:rsidR="00F46799">
        <w:t xml:space="preserve"> Vlastní komponenty mohou být definovány pomocí .</w:t>
      </w:r>
      <w:proofErr w:type="spellStart"/>
      <w:r w:rsidR="00F46799">
        <w:t>ts</w:t>
      </w:r>
      <w:proofErr w:type="spellEnd"/>
      <w:r w:rsidR="00F46799">
        <w:t xml:space="preserve"> nebo .</w:t>
      </w:r>
      <w:proofErr w:type="spellStart"/>
      <w:r w:rsidR="00F46799">
        <w:t>js</w:t>
      </w:r>
      <w:proofErr w:type="spellEnd"/>
      <w:r w:rsidR="00F46799">
        <w:t xml:space="preserve"> a </w:t>
      </w:r>
      <w:proofErr w:type="spellStart"/>
      <w:r w:rsidR="00F46799">
        <w:t>Needle</w:t>
      </w:r>
      <w:proofErr w:type="spellEnd"/>
      <w:r w:rsidR="00F46799">
        <w:t xml:space="preserve"> </w:t>
      </w:r>
      <w:proofErr w:type="spellStart"/>
      <w:r w:rsidR="00F46799">
        <w:t>Enigne</w:t>
      </w:r>
      <w:proofErr w:type="spellEnd"/>
      <w:r w:rsidR="00F46799">
        <w:t xml:space="preserve"> je následně automaticky přeloží do </w:t>
      </w:r>
      <w:r w:rsidR="00F46799">
        <w:rPr>
          <w:lang w:val="en-US"/>
        </w:rPr>
        <w:t xml:space="preserve">C# </w:t>
      </w:r>
      <w:proofErr w:type="spellStart"/>
      <w:r w:rsidR="00F46799">
        <w:rPr>
          <w:lang w:val="en-US"/>
        </w:rPr>
        <w:t>ekvivalentu</w:t>
      </w:r>
      <w:proofErr w:type="spellEnd"/>
      <w:r w:rsidR="00F46799">
        <w:rPr>
          <w:lang w:val="en-US"/>
        </w:rPr>
        <w:t xml:space="preserve">, </w:t>
      </w:r>
      <w:proofErr w:type="spellStart"/>
      <w:r w:rsidR="00F46799">
        <w:rPr>
          <w:lang w:val="en-US"/>
        </w:rPr>
        <w:t>tud</w:t>
      </w:r>
      <w:r w:rsidR="00F46799">
        <w:t>íž</w:t>
      </w:r>
      <w:proofErr w:type="spellEnd"/>
      <w:r w:rsidR="00F46799">
        <w:t xml:space="preserve"> je možné s nimi automaticky pracovat v Unity. </w:t>
      </w:r>
      <w:proofErr w:type="spellStart"/>
      <w:r w:rsidR="0083134F">
        <w:t>Needle</w:t>
      </w:r>
      <w:proofErr w:type="spellEnd"/>
      <w:r w:rsidR="0083134F">
        <w:t xml:space="preserve"> </w:t>
      </w:r>
      <w:proofErr w:type="spellStart"/>
      <w:r w:rsidR="0083134F">
        <w:t>Engine</w:t>
      </w:r>
      <w:proofErr w:type="spellEnd"/>
      <w:r w:rsidR="0083134F">
        <w:t xml:space="preserve"> poskytuje funkcionalitu ve 3 hlavních formách</w:t>
      </w:r>
      <w:r w:rsidR="00083268">
        <w:t xml:space="preserve"> </w:t>
      </w:r>
      <w:r w:rsidR="00083268">
        <w:fldChar w:fldCharType="begin"/>
      </w:r>
      <w:r w:rsidR="00083268">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83134F">
        <w:t>:</w:t>
      </w:r>
    </w:p>
    <w:p w14:paraId="1FE1EF72" w14:textId="3B4F131F" w:rsidR="0083134F" w:rsidRDefault="0083134F" w:rsidP="0083134F">
      <w:pPr>
        <w:pStyle w:val="Normlnprvnodsazen"/>
        <w:numPr>
          <w:ilvl w:val="0"/>
          <w:numId w:val="25"/>
        </w:numPr>
      </w:pPr>
      <w:r>
        <w:t>Souhrn předpřipravených komponentů a nástrojů, které umožňují tvorbu scény v rámci Unity Editoru</w:t>
      </w:r>
    </w:p>
    <w:p w14:paraId="061E0EEA" w14:textId="493FF34F" w:rsidR="0083134F" w:rsidRDefault="0083134F" w:rsidP="0083134F">
      <w:pPr>
        <w:pStyle w:val="Normlnprvnodsazen"/>
        <w:numPr>
          <w:ilvl w:val="0"/>
          <w:numId w:val="25"/>
        </w:numPr>
      </w:pPr>
      <w:r>
        <w:t xml:space="preserve">Export vytvořené scény do </w:t>
      </w:r>
      <w:proofErr w:type="spellStart"/>
      <w:r>
        <w:t>glTF</w:t>
      </w:r>
      <w:proofErr w:type="spellEnd"/>
      <w:r>
        <w:t xml:space="preserve"> formátu</w:t>
      </w:r>
    </w:p>
    <w:p w14:paraId="1E44756C" w14:textId="598D3ADD" w:rsidR="008922B5" w:rsidRDefault="0083134F" w:rsidP="00083268">
      <w:pPr>
        <w:pStyle w:val="Normlnprvnodsazen"/>
        <w:numPr>
          <w:ilvl w:val="0"/>
          <w:numId w:val="25"/>
        </w:numPr>
      </w:pPr>
      <w:r>
        <w:t xml:space="preserve">Webové runtime prostředí, které načítá </w:t>
      </w:r>
      <w:proofErr w:type="spellStart"/>
      <w:r>
        <w:t>glTF</w:t>
      </w:r>
      <w:proofErr w:type="spellEnd"/>
      <w:r>
        <w:t xml:space="preserve"> soubory a vykresluje je pomocí three.js</w:t>
      </w:r>
    </w:p>
    <w:p w14:paraId="29AD9C51" w14:textId="67557A62" w:rsidR="001D53C7" w:rsidRDefault="007F7BCF" w:rsidP="00B015AD">
      <w:pPr>
        <w:rPr>
          <w:b/>
          <w:bCs/>
        </w:rPr>
      </w:pPr>
      <w:r w:rsidRPr="007F7BCF">
        <w:rPr>
          <w:b/>
          <w:bCs/>
        </w:rPr>
        <w:t xml:space="preserve">A – </w:t>
      </w:r>
      <w:proofErr w:type="spellStart"/>
      <w:r w:rsidRPr="007F7BCF">
        <w:rPr>
          <w:b/>
          <w:bCs/>
        </w:rPr>
        <w:t>Frame</w:t>
      </w:r>
      <w:proofErr w:type="spellEnd"/>
      <w:r w:rsidR="00B015AD">
        <w:rPr>
          <w:b/>
          <w:bCs/>
        </w:rPr>
        <w:t xml:space="preserve"> </w:t>
      </w:r>
      <w:r w:rsidR="00B015AD" w:rsidRPr="00B015AD">
        <w:rPr>
          <w:b/>
          <w:bCs/>
          <w:highlight w:val="yellow"/>
        </w:rPr>
        <w:t>(HTML, Three.js)</w:t>
      </w:r>
    </w:p>
    <w:p w14:paraId="5544F73D" w14:textId="34C82E79" w:rsidR="00AB34FC" w:rsidRPr="00AB34FC" w:rsidRDefault="00AB34FC" w:rsidP="00AB34FC">
      <w:pPr>
        <w:pStyle w:val="Normlnprvnodsazen"/>
        <w:ind w:firstLine="0"/>
        <w:rPr>
          <w:lang w:eastAsia="en-US"/>
        </w:rPr>
      </w:pPr>
      <w:r>
        <w:rPr>
          <w:lang w:eastAsia="en-US"/>
        </w:rPr>
        <w:t xml:space="preserve">Prototyp Petrov: </w:t>
      </w:r>
      <w:hyperlink r:id="rId31" w:history="1">
        <w:r w:rsidRPr="00AB34FC">
          <w:rPr>
            <w:rStyle w:val="Hyperlink"/>
            <w:lang w:eastAsia="en-US"/>
          </w:rPr>
          <w:t>https://foam-jumpy-dianella.glitch.me</w:t>
        </w:r>
      </w:hyperlink>
    </w:p>
    <w:p w14:paraId="39841127" w14:textId="6F2CB42E" w:rsidR="007F7BCF" w:rsidRDefault="00C03521" w:rsidP="001063B2">
      <w:pPr>
        <w:pStyle w:val="Normlnprvnodsazen"/>
        <w:ind w:firstLine="0"/>
      </w:pPr>
      <w:r>
        <w:rPr>
          <w:lang w:eastAsia="en-US"/>
        </w:rPr>
        <w:t>A-</w:t>
      </w:r>
      <w:proofErr w:type="spellStart"/>
      <w:r>
        <w:rPr>
          <w:lang w:eastAsia="en-US"/>
        </w:rPr>
        <w:t>Frame</w:t>
      </w:r>
      <w:proofErr w:type="spellEnd"/>
      <w:r>
        <w:rPr>
          <w:lang w:eastAsia="en-US"/>
        </w:rPr>
        <w:t xml:space="preserve"> je webový framework umožňující tvorbu virtuálních prostředí. A-</w:t>
      </w:r>
      <w:proofErr w:type="spellStart"/>
      <w:r>
        <w:rPr>
          <w:lang w:eastAsia="en-US"/>
        </w:rPr>
        <w:t>Frame</w:t>
      </w:r>
      <w:proofErr w:type="spellEnd"/>
      <w:r>
        <w:rPr>
          <w:lang w:eastAsia="en-US"/>
        </w:rPr>
        <w:t xml:space="preserve"> je založen na HTML. Jedná se o </w:t>
      </w:r>
      <w:r w:rsidRPr="00C03521">
        <w:rPr>
          <w:i/>
          <w:iCs/>
          <w:lang w:eastAsia="en-US"/>
        </w:rPr>
        <w:t>entity-</w:t>
      </w:r>
      <w:proofErr w:type="spellStart"/>
      <w:r w:rsidRPr="00C03521">
        <w:rPr>
          <w:i/>
          <w:iCs/>
          <w:lang w:eastAsia="en-US"/>
        </w:rPr>
        <w:t>component</w:t>
      </w:r>
      <w:proofErr w:type="spellEnd"/>
      <w:r>
        <w:rPr>
          <w:lang w:eastAsia="en-US"/>
        </w:rPr>
        <w:t xml:space="preserve"> </w:t>
      </w:r>
      <w:r>
        <w:rPr>
          <w:i/>
          <w:iCs/>
          <w:lang w:eastAsia="en-US"/>
        </w:rPr>
        <w:t xml:space="preserve">framework, </w:t>
      </w:r>
      <w:r>
        <w:rPr>
          <w:lang w:eastAsia="en-US"/>
        </w:rPr>
        <w:t>který poskytuje deklarativní a rozšiřitelnou strukturu nad knihovnou three.js.</w:t>
      </w:r>
      <w:r w:rsidR="001063B2">
        <w:rPr>
          <w:lang w:eastAsia="en-US"/>
        </w:rPr>
        <w:t xml:space="preserve"> </w:t>
      </w:r>
      <w:r w:rsidR="007F7BCF">
        <w:t>Při renderování scény A-</w:t>
      </w:r>
      <w:proofErr w:type="spellStart"/>
      <w:r w:rsidR="007F7BCF">
        <w:t>Frame</w:t>
      </w:r>
      <w:proofErr w:type="spellEnd"/>
      <w:r w:rsidR="007F7BCF">
        <w:t xml:space="preserve"> knihovna vytváří hierarchii DOM prvků, které představují různé objekty ve scéně. Tyto prvky mohou být vybírány a manipulovány pomocí </w:t>
      </w:r>
      <w:proofErr w:type="spellStart"/>
      <w:r w:rsidR="007F7BCF">
        <w:t>JavaScriptu</w:t>
      </w:r>
      <w:proofErr w:type="spellEnd"/>
      <w:r w:rsidR="007F7BCF">
        <w:t xml:space="preserve">, stejně jako jakékoliv jiné HTML prvky. Například lze pomocí </w:t>
      </w:r>
      <w:proofErr w:type="spellStart"/>
      <w:r w:rsidR="007F7BCF">
        <w:t>JavaScriptu</w:t>
      </w:r>
      <w:proofErr w:type="spellEnd"/>
      <w:r w:rsidR="007F7BCF">
        <w:t xml:space="preserve"> měnit pozici, rotaci nebo vzhled objektu ve </w:t>
      </w:r>
      <w:proofErr w:type="spellStart"/>
      <w:r w:rsidR="007F7BCF">
        <w:t>scéně.A-Frame</w:t>
      </w:r>
      <w:proofErr w:type="spellEnd"/>
      <w:r w:rsidR="007F7BCF">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w:t>
      </w:r>
      <w:proofErr w:type="spellStart"/>
      <w:r w:rsidR="007F7BCF">
        <w:t>vlastní</w:t>
      </w:r>
      <w:proofErr w:type="spellEnd"/>
      <w:r w:rsidR="007F7BCF">
        <w:t xml:space="preserve"> komponenty pro rozšíření funkčnosti A-</w:t>
      </w:r>
      <w:proofErr w:type="spellStart"/>
      <w:r w:rsidR="007F7BCF">
        <w:t>Frame</w:t>
      </w:r>
      <w:proofErr w:type="spellEnd"/>
      <w:r w:rsidR="007F7BCF">
        <w:t>.</w:t>
      </w:r>
      <w:r w:rsidR="001063B2">
        <w:t xml:space="preserve"> </w:t>
      </w:r>
      <w:r w:rsidR="007F7BCF">
        <w:t>V závěru, A-</w:t>
      </w:r>
      <w:proofErr w:type="spellStart"/>
      <w:r w:rsidR="007F7BCF">
        <w:t>Frame</w:t>
      </w:r>
      <w:proofErr w:type="spellEnd"/>
      <w:r w:rsidR="007F7BCF">
        <w:t xml:space="preserve"> využívá DOM jako základ pro vytváření a manipulaci s prvky VR na webové stránce a poskytuje snadný způsob pro vývojáře, jak vytvářet zážitky z VR pomocí webových technologií.</w:t>
      </w:r>
    </w:p>
    <w:p w14:paraId="4337A529" w14:textId="78642E05" w:rsidR="00BA2735" w:rsidRDefault="00BA2735" w:rsidP="00BA2735">
      <w:pPr>
        <w:pStyle w:val="Normlnprvnodsazen"/>
        <w:ind w:firstLine="0"/>
      </w:pPr>
    </w:p>
    <w:p w14:paraId="3646732C" w14:textId="621F28DE" w:rsidR="00CD3330" w:rsidRDefault="00CD3330" w:rsidP="00BA2735">
      <w:pPr>
        <w:pStyle w:val="Normlnprvnodsazen"/>
        <w:ind w:firstLine="0"/>
        <w:rPr>
          <w:b/>
          <w:bCs/>
        </w:rPr>
      </w:pPr>
      <w:proofErr w:type="spellStart"/>
      <w:r>
        <w:rPr>
          <w:b/>
          <w:bCs/>
        </w:rPr>
        <w:t>Mozila</w:t>
      </w:r>
      <w:proofErr w:type="spellEnd"/>
      <w:r>
        <w:rPr>
          <w:b/>
          <w:bCs/>
        </w:rPr>
        <w:t xml:space="preserve"> </w:t>
      </w:r>
      <w:proofErr w:type="spellStart"/>
      <w:r>
        <w:rPr>
          <w:b/>
          <w:bCs/>
        </w:rPr>
        <w:t>Hubs</w:t>
      </w:r>
      <w:proofErr w:type="spellEnd"/>
      <w:r w:rsidR="004D37EB">
        <w:rPr>
          <w:b/>
          <w:bCs/>
        </w:rPr>
        <w:t xml:space="preserve"> </w:t>
      </w:r>
    </w:p>
    <w:p w14:paraId="20879659" w14:textId="013EE761" w:rsidR="00CD3330" w:rsidRPr="00CD3330" w:rsidRDefault="004D37EB" w:rsidP="00BA2735">
      <w:pPr>
        <w:pStyle w:val="Normlnprvnodsazen"/>
        <w:ind w:firstLine="0"/>
      </w:pPr>
      <w:r>
        <w:t xml:space="preserve">Open source projekt vytvořen společností </w:t>
      </w:r>
      <w:proofErr w:type="spellStart"/>
      <w:r>
        <w:t>Mozzila</w:t>
      </w:r>
      <w:proofErr w:type="spellEnd"/>
      <w:r>
        <w:t xml:space="preserve">. Umožňuje tvorbu kolaborativních virtuálních prostředí v rámci webového prohlížeče. </w:t>
      </w:r>
    </w:p>
    <w:p w14:paraId="1689BAAF" w14:textId="67E3EFBA" w:rsidR="007F7BCF" w:rsidRPr="007F7BCF" w:rsidRDefault="007F7BCF" w:rsidP="007F7BCF">
      <w:r w:rsidRPr="009C7ECC">
        <w:rPr>
          <w:highlight w:val="yellow"/>
          <w:lang w:val="en-US"/>
        </w:rPr>
        <w:t xml:space="preserve">## TODO </w:t>
      </w:r>
      <w:r w:rsidRPr="009C7ECC">
        <w:rPr>
          <w:highlight w:val="yellow"/>
        </w:rPr>
        <w:t xml:space="preserve">VIRTUAL DOM?? – </w:t>
      </w:r>
      <w:proofErr w:type="spellStart"/>
      <w:r w:rsidRPr="009C7ECC">
        <w:rPr>
          <w:highlight w:val="yellow"/>
        </w:rPr>
        <w:t>Aframe</w:t>
      </w:r>
      <w:proofErr w:type="spellEnd"/>
      <w:r w:rsidRPr="009C7ECC">
        <w:rPr>
          <w:highlight w:val="yellow"/>
        </w:rPr>
        <w:t>??</w:t>
      </w:r>
    </w:p>
    <w:p w14:paraId="4D2BFFF6" w14:textId="0FF50CFE" w:rsidR="007F7BCF" w:rsidRDefault="007F7BCF" w:rsidP="007F7BCF">
      <w:pPr>
        <w:pStyle w:val="Normlnprvnodsazen"/>
        <w:ind w:firstLine="0"/>
        <w:rPr>
          <w:b/>
          <w:bCs/>
          <w:lang w:eastAsia="en-US"/>
        </w:rPr>
      </w:pPr>
      <w:r>
        <w:rPr>
          <w:b/>
          <w:bCs/>
          <w:lang w:eastAsia="en-US"/>
        </w:rPr>
        <w:t>Babylon.js</w:t>
      </w:r>
    </w:p>
    <w:p w14:paraId="47001C3A" w14:textId="623920D1" w:rsidR="007F7BCF" w:rsidRPr="007F7BCF" w:rsidRDefault="007F7BCF" w:rsidP="007F7BCF">
      <w:pPr>
        <w:pStyle w:val="Normlnprvnodsazen"/>
        <w:ind w:firstLine="0"/>
        <w:rPr>
          <w:lang w:eastAsia="en-US"/>
        </w:rPr>
      </w:pPr>
      <w:r w:rsidRPr="007F7BCF">
        <w:rPr>
          <w:lang w:eastAsia="en-US"/>
        </w:rPr>
        <w:t>https://doc.babylonjs.com/</w:t>
      </w:r>
    </w:p>
    <w:p w14:paraId="38AEAC89" w14:textId="75C9D92D" w:rsidR="007F7BCF" w:rsidRPr="007F7BCF" w:rsidRDefault="007F7BCF" w:rsidP="007F7BCF">
      <w:pPr>
        <w:pStyle w:val="Normlnprvnodsazen"/>
        <w:ind w:firstLine="0"/>
        <w:rPr>
          <w:b/>
          <w:bCs/>
          <w:lang w:eastAsia="en-US"/>
        </w:rPr>
      </w:pPr>
      <w:r w:rsidRPr="007F7BCF">
        <w:rPr>
          <w:b/>
          <w:bCs/>
          <w:lang w:eastAsia="en-US"/>
        </w:rPr>
        <w:t xml:space="preserve">Model </w:t>
      </w:r>
      <w:proofErr w:type="spellStart"/>
      <w:r w:rsidRPr="007F7BCF">
        <w:rPr>
          <w:b/>
          <w:bCs/>
          <w:lang w:eastAsia="en-US"/>
        </w:rPr>
        <w:t>viewer</w:t>
      </w:r>
      <w:proofErr w:type="spellEnd"/>
    </w:p>
    <w:p w14:paraId="5B9D94F9" w14:textId="0F71253A" w:rsidR="007F7BCF" w:rsidRDefault="00000000" w:rsidP="007F7BCF">
      <w:pPr>
        <w:pStyle w:val="Normlnprvnodsazen"/>
        <w:ind w:firstLine="0"/>
        <w:rPr>
          <w:lang w:eastAsia="en-US"/>
        </w:rPr>
      </w:pPr>
      <w:hyperlink r:id="rId32" w:history="1">
        <w:r w:rsidR="007F7BCF" w:rsidRPr="001E2B12">
          <w:rPr>
            <w:rStyle w:val="Hyperlink"/>
            <w:lang w:eastAsia="en-US"/>
          </w:rPr>
          <w:t>https://modelviewer.dev/</w:t>
        </w:r>
      </w:hyperlink>
    </w:p>
    <w:p w14:paraId="30AD33F6" w14:textId="2D436B76" w:rsidR="007F7BCF" w:rsidRDefault="00E523FC" w:rsidP="007F7BCF">
      <w:pPr>
        <w:pStyle w:val="Normlnprvnodsazen"/>
        <w:ind w:firstLine="0"/>
        <w:rPr>
          <w:b/>
          <w:bCs/>
          <w:lang w:eastAsia="en-US"/>
        </w:rPr>
      </w:pPr>
      <w:r>
        <w:rPr>
          <w:b/>
          <w:bCs/>
          <w:lang w:eastAsia="en-US"/>
        </w:rPr>
        <w:t>p5.js</w:t>
      </w:r>
    </w:p>
    <w:p w14:paraId="0E7E494A" w14:textId="2FC804B4" w:rsidR="00E523FC" w:rsidRDefault="00000000" w:rsidP="007F7BCF">
      <w:pPr>
        <w:pStyle w:val="Normlnprvnodsazen"/>
        <w:ind w:firstLine="0"/>
        <w:rPr>
          <w:lang w:eastAsia="en-US"/>
        </w:rPr>
      </w:pPr>
      <w:hyperlink r:id="rId33" w:history="1">
        <w:r w:rsidR="005C57E5" w:rsidRPr="001E2B12">
          <w:rPr>
            <w:rStyle w:val="Hyperlink"/>
            <w:lang w:eastAsia="en-US"/>
          </w:rPr>
          <w:t>https://p5xr.org</w:t>
        </w:r>
      </w:hyperlink>
    </w:p>
    <w:p w14:paraId="54E40205" w14:textId="21400FA4" w:rsidR="005C57E5" w:rsidRDefault="005C57E5" w:rsidP="007F7BCF">
      <w:pPr>
        <w:pStyle w:val="Normlnprvnodsazen"/>
        <w:ind w:firstLine="0"/>
        <w:rPr>
          <w:b/>
          <w:bCs/>
          <w:lang w:eastAsia="en-US"/>
        </w:rPr>
      </w:pPr>
      <w:proofErr w:type="spellStart"/>
      <w:r>
        <w:rPr>
          <w:b/>
          <w:bCs/>
          <w:lang w:eastAsia="en-US"/>
        </w:rPr>
        <w:t>playcanvas</w:t>
      </w:r>
      <w:proofErr w:type="spellEnd"/>
    </w:p>
    <w:p w14:paraId="6C6B0C58" w14:textId="7AAE458E" w:rsidR="005C57E5" w:rsidRDefault="00000000" w:rsidP="007F7BCF">
      <w:pPr>
        <w:pStyle w:val="Normlnprvnodsazen"/>
        <w:ind w:firstLine="0"/>
        <w:rPr>
          <w:lang w:eastAsia="en-US"/>
        </w:rPr>
      </w:pPr>
      <w:hyperlink r:id="rId34" w:history="1">
        <w:r w:rsidR="005C57E5" w:rsidRPr="001E2B12">
          <w:rPr>
            <w:rStyle w:val="Hyperlink"/>
            <w:lang w:eastAsia="en-US"/>
          </w:rPr>
          <w:t>https://playcanvas.com/</w:t>
        </w:r>
      </w:hyperlink>
      <w:r w:rsidR="005B388F">
        <w:rPr>
          <w:lang w:eastAsia="en-US"/>
        </w:rPr>
        <w:t>D</w:t>
      </w:r>
    </w:p>
    <w:p w14:paraId="7BF849F6" w14:textId="40D2D531" w:rsidR="005C57E5" w:rsidRPr="005C57E5" w:rsidRDefault="005C57E5" w:rsidP="007F7BCF">
      <w:pPr>
        <w:pStyle w:val="Normlnprvnodsazen"/>
        <w:ind w:firstLine="0"/>
        <w:rPr>
          <w:b/>
          <w:bCs/>
          <w:lang w:eastAsia="en-US"/>
        </w:rPr>
      </w:pPr>
      <w:proofErr w:type="spellStart"/>
      <w:r w:rsidRPr="005C57E5">
        <w:rPr>
          <w:b/>
          <w:bCs/>
          <w:lang w:eastAsia="en-US"/>
        </w:rPr>
        <w:t>ReactXR</w:t>
      </w:r>
      <w:proofErr w:type="spellEnd"/>
    </w:p>
    <w:p w14:paraId="73499110" w14:textId="36604625" w:rsidR="005C57E5" w:rsidRPr="005C57E5" w:rsidRDefault="005C57E5" w:rsidP="007F7BCF">
      <w:pPr>
        <w:pStyle w:val="Normlnprvnodsazen"/>
        <w:ind w:firstLine="0"/>
        <w:rPr>
          <w:b/>
          <w:bCs/>
          <w:lang w:eastAsia="en-US"/>
        </w:rPr>
      </w:pPr>
      <w:proofErr w:type="spellStart"/>
      <w:r w:rsidRPr="005C57E5">
        <w:rPr>
          <w:b/>
          <w:bCs/>
          <w:lang w:eastAsia="en-US"/>
        </w:rPr>
        <w:t>Sumerian</w:t>
      </w:r>
      <w:proofErr w:type="spellEnd"/>
    </w:p>
    <w:p w14:paraId="266FBAB5" w14:textId="3F08F523" w:rsidR="005C57E5" w:rsidRDefault="005C57E5" w:rsidP="007F7BCF">
      <w:pPr>
        <w:pStyle w:val="Normlnprvnodsazen"/>
        <w:ind w:firstLine="0"/>
        <w:rPr>
          <w:b/>
          <w:bCs/>
          <w:lang w:eastAsia="en-US"/>
        </w:rPr>
      </w:pPr>
      <w:r w:rsidRPr="005C57E5">
        <w:rPr>
          <w:b/>
          <w:bCs/>
          <w:lang w:eastAsia="en-US"/>
        </w:rPr>
        <w:t>Three.js</w:t>
      </w:r>
    </w:p>
    <w:p w14:paraId="55B1289D" w14:textId="251C3C1B" w:rsidR="00F64A6B" w:rsidRDefault="00F64A6B" w:rsidP="007F7BCF">
      <w:pPr>
        <w:pStyle w:val="Normlnprvnodsazen"/>
        <w:ind w:firstLine="0"/>
        <w:rPr>
          <w:lang w:eastAsia="en-US"/>
        </w:rPr>
      </w:pPr>
      <w:r>
        <w:rPr>
          <w:lang w:eastAsia="en-US"/>
        </w:rPr>
        <w:lastRenderedPageBreak/>
        <w:t xml:space="preserve">Jedná se o nejpopulárnější </w:t>
      </w:r>
      <w:proofErr w:type="spellStart"/>
      <w:r>
        <w:rPr>
          <w:i/>
          <w:iCs/>
          <w:lang w:eastAsia="en-US"/>
        </w:rPr>
        <w:t>middle</w:t>
      </w:r>
      <w:proofErr w:type="spellEnd"/>
      <w:r>
        <w:rPr>
          <w:i/>
          <w:iCs/>
          <w:lang w:eastAsia="en-US"/>
        </w:rPr>
        <w:t>-level</w:t>
      </w:r>
      <w:r>
        <w:rPr>
          <w:lang w:eastAsia="en-US"/>
        </w:rPr>
        <w:t xml:space="preserve"> knihovnu vystavěnou nad </w:t>
      </w:r>
      <w:proofErr w:type="spellStart"/>
      <w:r>
        <w:rPr>
          <w:lang w:eastAsia="en-US"/>
        </w:rPr>
        <w:t>WebG</w:t>
      </w:r>
      <w:r w:rsidR="00B3746B">
        <w:rPr>
          <w:lang w:eastAsia="en-US"/>
        </w:rPr>
        <w:t>L</w:t>
      </w:r>
      <w:proofErr w:type="spellEnd"/>
      <w:r w:rsidR="00B3746B">
        <w:rPr>
          <w:lang w:eastAsia="en-US"/>
        </w:rPr>
        <w:t xml:space="preserve">. Three.js aplikace se skládá ze základních komponentů viz. Obr. X. </w:t>
      </w:r>
    </w:p>
    <w:p w14:paraId="4A60399C" w14:textId="50C62C65" w:rsidR="00B3746B" w:rsidRPr="00B3746B" w:rsidRDefault="00B3746B" w:rsidP="007F7BCF">
      <w:pPr>
        <w:pStyle w:val="Normlnprvnodsazen"/>
        <w:ind w:firstLine="0"/>
        <w:rPr>
          <w:lang w:val="en-US" w:eastAsia="en-US"/>
        </w:rPr>
      </w:pPr>
      <w:r>
        <w:rPr>
          <w:noProof/>
          <w:lang w:val="en-US" w:eastAsia="en-US"/>
        </w:rPr>
        <w:drawing>
          <wp:inline distT="0" distB="0" distL="0" distR="0" wp14:anchorId="5DA20BDC" wp14:editId="3F822A92">
            <wp:extent cx="5579745" cy="3705225"/>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5">
                      <a:extLst>
                        <a:ext uri="{28A0092B-C50C-407E-A947-70E740481C1C}">
                          <a14:useLocalDpi xmlns:a14="http://schemas.microsoft.com/office/drawing/2010/main" val="0"/>
                        </a:ext>
                        <a:ext uri="{96DAC541-7B7A-43D3-8B79-37D633B846F1}">
                          <asvg:svgBlip xmlns:asvg="http://schemas.microsoft.com/office/drawing/2016/SVG/main" r:embed="rId36"/>
                        </a:ext>
                      </a:extLst>
                    </a:blip>
                    <a:stretch>
                      <a:fillRect/>
                    </a:stretch>
                  </pic:blipFill>
                  <pic:spPr>
                    <a:xfrm>
                      <a:off x="0" y="0"/>
                      <a:ext cx="5579745" cy="3705225"/>
                    </a:xfrm>
                    <a:prstGeom prst="rect">
                      <a:avLst/>
                    </a:prstGeom>
                  </pic:spPr>
                </pic:pic>
              </a:graphicData>
            </a:graphic>
          </wp:inline>
        </w:drawing>
      </w:r>
    </w:p>
    <w:p w14:paraId="7704585A" w14:textId="26EC7767" w:rsidR="005C57E5" w:rsidRPr="005C57E5" w:rsidRDefault="005C57E5" w:rsidP="007F7BCF">
      <w:pPr>
        <w:pStyle w:val="Normlnprvnodsazen"/>
        <w:ind w:firstLine="0"/>
        <w:rPr>
          <w:b/>
          <w:bCs/>
          <w:lang w:eastAsia="en-US"/>
        </w:rPr>
      </w:pPr>
      <w:r w:rsidRPr="005C57E5">
        <w:rPr>
          <w:b/>
          <w:bCs/>
          <w:lang w:eastAsia="en-US"/>
        </w:rPr>
        <w:t>Unity</w:t>
      </w:r>
    </w:p>
    <w:p w14:paraId="58AD7DAA" w14:textId="33C5A3B9" w:rsidR="005C57E5" w:rsidRPr="005C57E5" w:rsidRDefault="005C57E5" w:rsidP="007F7BCF">
      <w:pPr>
        <w:pStyle w:val="Normlnprvnodsazen"/>
        <w:ind w:firstLine="0"/>
        <w:rPr>
          <w:b/>
          <w:bCs/>
          <w:lang w:eastAsia="en-US"/>
        </w:rPr>
      </w:pPr>
      <w:r w:rsidRPr="005C57E5">
        <w:rPr>
          <w:b/>
          <w:bCs/>
          <w:lang w:eastAsia="en-US"/>
        </w:rPr>
        <w:t>Verge3D</w:t>
      </w:r>
    </w:p>
    <w:p w14:paraId="4026CF11" w14:textId="4F84AB38" w:rsidR="005C57E5" w:rsidRPr="005C57E5" w:rsidRDefault="005C57E5" w:rsidP="007F7BCF">
      <w:pPr>
        <w:pStyle w:val="Normlnprvnodsazen"/>
        <w:ind w:firstLine="0"/>
        <w:rPr>
          <w:b/>
          <w:bCs/>
          <w:lang w:eastAsia="en-US"/>
        </w:rPr>
      </w:pPr>
      <w:proofErr w:type="spellStart"/>
      <w:r w:rsidRPr="005C57E5">
        <w:rPr>
          <w:b/>
          <w:bCs/>
          <w:lang w:eastAsia="en-US"/>
        </w:rPr>
        <w:t>WonderlandEngine</w:t>
      </w:r>
      <w:proofErr w:type="spellEnd"/>
    </w:p>
    <w:p w14:paraId="2FA962A7" w14:textId="56087CC4" w:rsidR="005C57E5" w:rsidRDefault="005C57E5" w:rsidP="007F7BCF">
      <w:pPr>
        <w:pStyle w:val="Normlnprvnodsazen"/>
        <w:ind w:firstLine="0"/>
        <w:rPr>
          <w:b/>
          <w:bCs/>
          <w:lang w:eastAsia="en-US"/>
        </w:rPr>
      </w:pPr>
      <w:proofErr w:type="spellStart"/>
      <w:r w:rsidRPr="005C57E5">
        <w:rPr>
          <w:b/>
          <w:bCs/>
          <w:lang w:eastAsia="en-US"/>
        </w:rPr>
        <w:t>MetaVRse</w:t>
      </w:r>
      <w:proofErr w:type="spellEnd"/>
    </w:p>
    <w:p w14:paraId="1EA7450B" w14:textId="55721418" w:rsidR="00726386" w:rsidRDefault="00726386" w:rsidP="007F7BCF">
      <w:pPr>
        <w:pStyle w:val="Normlnprvnodsazen"/>
        <w:ind w:firstLine="0"/>
        <w:rPr>
          <w:b/>
          <w:bCs/>
          <w:lang w:eastAsia="en-US"/>
        </w:rPr>
      </w:pPr>
      <w:proofErr w:type="spellStart"/>
      <w:r w:rsidRPr="00726386">
        <w:rPr>
          <w:b/>
          <w:bCs/>
          <w:lang w:eastAsia="en-US"/>
        </w:rPr>
        <w:t>Glitch</w:t>
      </w:r>
      <w:proofErr w:type="spellEnd"/>
    </w:p>
    <w:p w14:paraId="1479AF38" w14:textId="277CFDF1" w:rsidR="00F60F19" w:rsidRPr="00F60F19" w:rsidRDefault="00F60F19" w:rsidP="007F7BCF">
      <w:pPr>
        <w:pStyle w:val="Normlnprvnodsazen"/>
        <w:ind w:firstLine="0"/>
        <w:rPr>
          <w:lang w:eastAsia="en-US"/>
        </w:rPr>
      </w:pPr>
      <w:proofErr w:type="spellStart"/>
      <w:r>
        <w:rPr>
          <w:lang w:eastAsia="en-US"/>
        </w:rPr>
        <w:t>Vectary</w:t>
      </w:r>
      <w:proofErr w:type="spellEnd"/>
    </w:p>
    <w:p w14:paraId="20D7CC78" w14:textId="77777777" w:rsidR="00BA2735" w:rsidRDefault="00BA2735" w:rsidP="007F7BCF">
      <w:pPr>
        <w:pStyle w:val="Normlnprvnodsazen"/>
        <w:ind w:firstLine="0"/>
        <w:rPr>
          <w:b/>
          <w:bCs/>
          <w:lang w:eastAsia="en-US"/>
        </w:rPr>
      </w:pPr>
    </w:p>
    <w:p w14:paraId="77CFF2A8" w14:textId="7345051A" w:rsidR="00A923EB" w:rsidRDefault="00A923EB" w:rsidP="007F7BCF">
      <w:pPr>
        <w:pStyle w:val="Normlnprvnodsazen"/>
        <w:ind w:firstLine="0"/>
        <w:rPr>
          <w:b/>
          <w:bCs/>
          <w:lang w:eastAsia="en-US"/>
        </w:rPr>
      </w:pPr>
      <w:proofErr w:type="spellStart"/>
      <w:r>
        <w:rPr>
          <w:b/>
          <w:bCs/>
          <w:lang w:eastAsia="en-US"/>
        </w:rPr>
        <w:t>DeckGL</w:t>
      </w:r>
      <w:proofErr w:type="spellEnd"/>
    </w:p>
    <w:p w14:paraId="39E1B107" w14:textId="734C7104" w:rsidR="00A923EB" w:rsidRDefault="00A923EB" w:rsidP="007F7BCF">
      <w:pPr>
        <w:pStyle w:val="Normlnprvnodsazen"/>
        <w:ind w:firstLine="0"/>
        <w:rPr>
          <w:lang w:eastAsia="en-US"/>
        </w:rPr>
      </w:pPr>
      <w:r w:rsidRPr="00A923EB">
        <w:rPr>
          <w:lang w:eastAsia="en-US"/>
        </w:rPr>
        <w:t xml:space="preserve">deck.gl </w:t>
      </w:r>
      <w:proofErr w:type="spellStart"/>
      <w:r w:rsidRPr="00A923EB">
        <w:rPr>
          <w:lang w:eastAsia="en-US"/>
        </w:rPr>
        <w:t>is</w:t>
      </w:r>
      <w:proofErr w:type="spellEnd"/>
      <w:r w:rsidRPr="00A923EB">
        <w:rPr>
          <w:lang w:eastAsia="en-US"/>
        </w:rPr>
        <w:t xml:space="preserve"> a </w:t>
      </w:r>
      <w:proofErr w:type="spellStart"/>
      <w:r w:rsidRPr="00A923EB">
        <w:rPr>
          <w:lang w:eastAsia="en-US"/>
        </w:rPr>
        <w:t>WebGL-powered</w:t>
      </w:r>
      <w:proofErr w:type="spellEnd"/>
      <w:r w:rsidRPr="00A923EB">
        <w:rPr>
          <w:lang w:eastAsia="en-US"/>
        </w:rPr>
        <w:t xml:space="preserve"> framework </w:t>
      </w:r>
      <w:proofErr w:type="spellStart"/>
      <w:r w:rsidRPr="00A923EB">
        <w:rPr>
          <w:lang w:eastAsia="en-US"/>
        </w:rPr>
        <w:t>for</w:t>
      </w:r>
      <w:proofErr w:type="spellEnd"/>
      <w:r w:rsidRPr="00A923EB">
        <w:rPr>
          <w:lang w:eastAsia="en-US"/>
        </w:rPr>
        <w:t xml:space="preserve"> </w:t>
      </w:r>
      <w:proofErr w:type="spellStart"/>
      <w:r w:rsidRPr="00A923EB">
        <w:rPr>
          <w:lang w:eastAsia="en-US"/>
        </w:rPr>
        <w:t>visual</w:t>
      </w:r>
      <w:proofErr w:type="spellEnd"/>
      <w:r w:rsidRPr="00A923EB">
        <w:rPr>
          <w:lang w:eastAsia="en-US"/>
        </w:rPr>
        <w:t xml:space="preserve"> </w:t>
      </w:r>
      <w:proofErr w:type="spellStart"/>
      <w:r w:rsidRPr="00A923EB">
        <w:rPr>
          <w:lang w:eastAsia="en-US"/>
        </w:rPr>
        <w:t>exploratory</w:t>
      </w:r>
      <w:proofErr w:type="spellEnd"/>
      <w:r w:rsidRPr="00A923EB">
        <w:rPr>
          <w:lang w:eastAsia="en-US"/>
        </w:rPr>
        <w:t xml:space="preserve"> data </w:t>
      </w:r>
      <w:proofErr w:type="spellStart"/>
      <w:r w:rsidRPr="00A923EB">
        <w:rPr>
          <w:lang w:eastAsia="en-US"/>
        </w:rPr>
        <w:t>analysis</w:t>
      </w:r>
      <w:proofErr w:type="spellEnd"/>
      <w:r w:rsidRPr="00A923EB">
        <w:rPr>
          <w:lang w:eastAsia="en-US"/>
        </w:rPr>
        <w:t xml:space="preserve"> </w:t>
      </w:r>
      <w:proofErr w:type="spellStart"/>
      <w:r w:rsidRPr="00A923EB">
        <w:rPr>
          <w:lang w:eastAsia="en-US"/>
        </w:rPr>
        <w:t>of</w:t>
      </w:r>
      <w:proofErr w:type="spellEnd"/>
      <w:r w:rsidRPr="00A923EB">
        <w:rPr>
          <w:lang w:eastAsia="en-US"/>
        </w:rPr>
        <w:t xml:space="preserve"> </w:t>
      </w:r>
      <w:proofErr w:type="spellStart"/>
      <w:r w:rsidRPr="00A923EB">
        <w:rPr>
          <w:lang w:eastAsia="en-US"/>
        </w:rPr>
        <w:t>large</w:t>
      </w:r>
      <w:proofErr w:type="spellEnd"/>
      <w:r w:rsidRPr="00A923EB">
        <w:rPr>
          <w:lang w:eastAsia="en-US"/>
        </w:rPr>
        <w:t xml:space="preserve"> </w:t>
      </w:r>
      <w:proofErr w:type="spellStart"/>
      <w:r w:rsidRPr="00A923EB">
        <w:rPr>
          <w:lang w:eastAsia="en-US"/>
        </w:rPr>
        <w:t>datasets</w:t>
      </w:r>
      <w:proofErr w:type="spellEnd"/>
      <w:r w:rsidRPr="00A923EB">
        <w:rPr>
          <w:lang w:eastAsia="en-US"/>
        </w:rPr>
        <w:t>.</w:t>
      </w:r>
    </w:p>
    <w:p w14:paraId="5698AEAC" w14:textId="6E8CA81C" w:rsidR="00A923EB" w:rsidRDefault="00A923EB" w:rsidP="007F7BCF">
      <w:pPr>
        <w:pStyle w:val="Normlnprvnodsazen"/>
        <w:ind w:firstLine="0"/>
        <w:rPr>
          <w:b/>
          <w:bCs/>
          <w:lang w:eastAsia="en-US"/>
        </w:rPr>
      </w:pPr>
      <w:proofErr w:type="spellStart"/>
      <w:r w:rsidRPr="00A923EB">
        <w:rPr>
          <w:b/>
          <w:bCs/>
          <w:lang w:eastAsia="en-US"/>
        </w:rPr>
        <w:t>KeplerGL</w:t>
      </w:r>
      <w:proofErr w:type="spellEnd"/>
    </w:p>
    <w:p w14:paraId="251A386E" w14:textId="6897C76F" w:rsidR="00197F57" w:rsidRPr="00A923EB" w:rsidRDefault="00197F57" w:rsidP="007F7BCF">
      <w:pPr>
        <w:pStyle w:val="Normlnprvnodsazen"/>
        <w:ind w:firstLine="0"/>
        <w:rPr>
          <w:b/>
          <w:bCs/>
          <w:lang w:eastAsia="en-US"/>
        </w:rPr>
      </w:pPr>
      <w:proofErr w:type="spellStart"/>
      <w:r>
        <w:rPr>
          <w:b/>
          <w:bCs/>
          <w:lang w:eastAsia="en-US"/>
        </w:rPr>
        <w:t>JanusVR</w:t>
      </w:r>
      <w:proofErr w:type="spellEnd"/>
    </w:p>
    <w:p w14:paraId="3D03D68F" w14:textId="77777777" w:rsidR="00A923EB" w:rsidRDefault="00A923EB" w:rsidP="00A923EB">
      <w:pPr>
        <w:pStyle w:val="Heading2"/>
        <w:numPr>
          <w:ilvl w:val="0"/>
          <w:numId w:val="0"/>
        </w:numPr>
      </w:pPr>
    </w:p>
    <w:p w14:paraId="184A6E52" w14:textId="48411157" w:rsidR="00253096" w:rsidRDefault="00A479E6" w:rsidP="00253096">
      <w:pPr>
        <w:pStyle w:val="Heading2"/>
      </w:pPr>
      <w:r>
        <w:t>Specifikace požadavků</w:t>
      </w:r>
    </w:p>
    <w:p w14:paraId="034316BE" w14:textId="2AC9C095" w:rsidR="00995284" w:rsidRPr="00995284" w:rsidRDefault="00995284" w:rsidP="00995284">
      <w:pPr>
        <w:rPr>
          <w:lang w:eastAsia="cs-CZ"/>
        </w:rPr>
      </w:pPr>
      <w:r>
        <w:rPr>
          <w:lang w:eastAsia="cs-CZ"/>
        </w:rPr>
        <w:t xml:space="preserve">Požadavky na výběr technologie pro vizualizaci jsou určeny na základě charakteru dat, funkčních požadavků na aplikaci a nefunkčních požadavků odvíjejících se od technologie. </w:t>
      </w:r>
    </w:p>
    <w:p w14:paraId="490A7327" w14:textId="7A3B2ED2" w:rsidR="00A479E6" w:rsidRDefault="00A479E6">
      <w:pPr>
        <w:pStyle w:val="Heading3"/>
        <w:rPr>
          <w:lang w:eastAsia="cs-CZ"/>
        </w:rPr>
      </w:pPr>
      <w:r>
        <w:rPr>
          <w:lang w:eastAsia="cs-CZ"/>
        </w:rPr>
        <w:t>Funkční</w:t>
      </w:r>
    </w:p>
    <w:p w14:paraId="4B80274C" w14:textId="77777777" w:rsidR="00995284" w:rsidRPr="00995284" w:rsidRDefault="00995284" w:rsidP="00995284">
      <w:pPr>
        <w:rPr>
          <w:lang w:eastAsia="cs-CZ"/>
        </w:rPr>
      </w:pPr>
    </w:p>
    <w:p w14:paraId="297FF75D" w14:textId="18EDCB81" w:rsidR="00A479E6" w:rsidRDefault="00A479E6">
      <w:pPr>
        <w:pStyle w:val="Heading3"/>
        <w:rPr>
          <w:lang w:eastAsia="cs-CZ"/>
        </w:rPr>
      </w:pPr>
      <w:r>
        <w:rPr>
          <w:lang w:eastAsia="cs-CZ"/>
        </w:rPr>
        <w:lastRenderedPageBreak/>
        <w:t>Nefunkční</w:t>
      </w:r>
    </w:p>
    <w:p w14:paraId="75A4D041" w14:textId="2AABF218" w:rsidR="00995284" w:rsidRDefault="00995284" w:rsidP="00995284">
      <w:pPr>
        <w:pStyle w:val="ListParagraph"/>
        <w:numPr>
          <w:ilvl w:val="0"/>
          <w:numId w:val="15"/>
        </w:numPr>
        <w:rPr>
          <w:lang w:eastAsia="cs-CZ"/>
        </w:rPr>
      </w:pPr>
      <w:r>
        <w:rPr>
          <w:lang w:eastAsia="cs-CZ"/>
        </w:rPr>
        <w:t>Technologie by měla být volně přístupná (FOSS)</w:t>
      </w:r>
    </w:p>
    <w:p w14:paraId="21735AE9" w14:textId="398CEA56" w:rsidR="00995284" w:rsidRDefault="00995284" w:rsidP="00995284">
      <w:pPr>
        <w:pStyle w:val="ListParagraph"/>
        <w:numPr>
          <w:ilvl w:val="0"/>
          <w:numId w:val="15"/>
        </w:numPr>
        <w:rPr>
          <w:lang w:eastAsia="cs-CZ"/>
        </w:rPr>
      </w:pPr>
      <w:r>
        <w:rPr>
          <w:lang w:eastAsia="cs-CZ"/>
        </w:rPr>
        <w:t xml:space="preserve">Složitost tvorby vizualizace by neměla být nad hranice </w:t>
      </w:r>
      <w:proofErr w:type="spellStart"/>
      <w:r>
        <w:rPr>
          <w:lang w:eastAsia="cs-CZ"/>
        </w:rPr>
        <w:t>goinformatického</w:t>
      </w:r>
      <w:proofErr w:type="spellEnd"/>
      <w:r>
        <w:rPr>
          <w:lang w:eastAsia="cs-CZ"/>
        </w:rPr>
        <w:t xml:space="preserve"> vzdělání.. :/</w:t>
      </w:r>
    </w:p>
    <w:p w14:paraId="74EA5C07" w14:textId="7EFE3B70" w:rsidR="00995284" w:rsidRPr="00995284" w:rsidRDefault="00995284" w:rsidP="00995284">
      <w:pPr>
        <w:pStyle w:val="ListParagraph"/>
        <w:numPr>
          <w:ilvl w:val="0"/>
          <w:numId w:val="15"/>
        </w:numPr>
        <w:rPr>
          <w:lang w:eastAsia="cs-CZ"/>
        </w:rPr>
      </w:pPr>
      <w:r>
        <w:rPr>
          <w:lang w:eastAsia="cs-CZ"/>
        </w:rPr>
        <w:t>Technologie by měla umožnit vizualizovat data v geoprostorovém kontextu tj. ve správné geografické poloze (absolutní nebo relativ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typy geografických dat - geometrií</w:t>
      </w:r>
    </w:p>
    <w:p w14:paraId="65B16A2D" w14:textId="2BD228B8" w:rsidR="00A479E6" w:rsidRDefault="00C6634E">
      <w:pPr>
        <w:pStyle w:val="Heading3"/>
        <w:rPr>
          <w:lang w:eastAsia="cs-CZ"/>
        </w:rPr>
      </w:pPr>
      <w:r>
        <w:rPr>
          <w:lang w:eastAsia="cs-CZ"/>
        </w:rPr>
        <w:t>Výběr technologií</w:t>
      </w:r>
    </w:p>
    <w:p w14:paraId="3870DDC1" w14:textId="7BCFD1AE" w:rsidR="00C6634E" w:rsidRDefault="00C6634E" w:rsidP="00C6634E">
      <w:pPr>
        <w:rPr>
          <w:lang w:eastAsia="cs-CZ"/>
        </w:rPr>
      </w:pPr>
    </w:p>
    <w:p w14:paraId="6EABF8C5" w14:textId="77777777" w:rsidR="001E0F8C" w:rsidRPr="001E0F8C" w:rsidRDefault="001E0F8C" w:rsidP="001E0F8C">
      <w:pPr>
        <w:pStyle w:val="Normlnprvnodsazen"/>
      </w:pPr>
    </w:p>
    <w:p w14:paraId="76CCC9E0" w14:textId="23578C8B" w:rsidR="0052704B" w:rsidRDefault="0052704B">
      <w:pPr>
        <w:pStyle w:val="Heading1"/>
      </w:pPr>
      <w:r>
        <w:lastRenderedPageBreak/>
        <w:t>Implementace</w:t>
      </w:r>
    </w:p>
    <w:p w14:paraId="42CAC2A0" w14:textId="5EBDA4A2" w:rsidR="00FE29DD" w:rsidRDefault="00FD5A58" w:rsidP="00FE29DD">
      <w:pPr>
        <w:pStyle w:val="Heading2"/>
      </w:pPr>
      <w:r>
        <w:t>Výběr HMD</w:t>
      </w:r>
    </w:p>
    <w:p w14:paraId="2C61C540" w14:textId="2FC7BA27" w:rsidR="00FE29DD" w:rsidRPr="00FE29DD" w:rsidRDefault="00FE29DD" w:rsidP="00FE29DD">
      <w:pPr>
        <w:rPr>
          <w:lang w:eastAsia="cs-CZ"/>
        </w:rPr>
      </w:pPr>
      <w:r>
        <w:rPr>
          <w:lang w:eastAsia="cs-CZ"/>
        </w:rPr>
        <w:t xml:space="preserve">HMD na pro které bude vizualizace primárně implementována a následně testována. </w:t>
      </w:r>
    </w:p>
    <w:p w14:paraId="7DB6F4FC" w14:textId="50E94D22" w:rsidR="00FD5A58" w:rsidRDefault="00FD5A58" w:rsidP="00FD5A58">
      <w:pPr>
        <w:pStyle w:val="ListParagraph"/>
        <w:numPr>
          <w:ilvl w:val="0"/>
          <w:numId w:val="21"/>
        </w:numPr>
        <w:rPr>
          <w:lang w:eastAsia="cs-CZ"/>
        </w:rPr>
      </w:pPr>
      <w:proofErr w:type="spellStart"/>
      <w:r>
        <w:rPr>
          <w:lang w:eastAsia="cs-CZ"/>
        </w:rPr>
        <w:t>Low-Cost</w:t>
      </w:r>
      <w:proofErr w:type="spellEnd"/>
      <w:r>
        <w:rPr>
          <w:lang w:eastAsia="cs-CZ"/>
        </w:rPr>
        <w:t xml:space="preserve"> – </w:t>
      </w:r>
      <w:r w:rsidR="00340495">
        <w:rPr>
          <w:lang w:eastAsia="cs-CZ"/>
        </w:rPr>
        <w:t xml:space="preserve">Android 10 – Mi A2 Lite - </w:t>
      </w:r>
      <w:proofErr w:type="spellStart"/>
      <w:r w:rsidR="00340495">
        <w:t>Retrak</w:t>
      </w:r>
      <w:proofErr w:type="spellEnd"/>
      <w:r w:rsidR="00340495">
        <w:t xml:space="preserve"> Utopia 360° VR Headset</w:t>
      </w:r>
    </w:p>
    <w:p w14:paraId="46A7E03B" w14:textId="52A9A724" w:rsidR="00FD5A58" w:rsidRDefault="00FD5A58" w:rsidP="00FD5A58">
      <w:pPr>
        <w:pStyle w:val="ListParagraph"/>
        <w:numPr>
          <w:ilvl w:val="0"/>
          <w:numId w:val="21"/>
        </w:numPr>
        <w:rPr>
          <w:lang w:eastAsia="cs-CZ"/>
        </w:rPr>
      </w:pPr>
      <w:r>
        <w:rPr>
          <w:lang w:eastAsia="cs-CZ"/>
        </w:rPr>
        <w:t xml:space="preserve">Střední – </w:t>
      </w:r>
      <w:proofErr w:type="spellStart"/>
      <w:r>
        <w:rPr>
          <w:lang w:eastAsia="cs-CZ"/>
        </w:rPr>
        <w:t>Oculus</w:t>
      </w:r>
      <w:proofErr w:type="spellEnd"/>
      <w:r>
        <w:rPr>
          <w:lang w:eastAsia="cs-CZ"/>
        </w:rPr>
        <w:t xml:space="preserve"> </w:t>
      </w:r>
      <w:proofErr w:type="spellStart"/>
      <w:r>
        <w:rPr>
          <w:lang w:eastAsia="cs-CZ"/>
        </w:rPr>
        <w:t>Quest</w:t>
      </w:r>
      <w:proofErr w:type="spellEnd"/>
      <w:r>
        <w:rPr>
          <w:lang w:eastAsia="cs-CZ"/>
        </w:rPr>
        <w:t xml:space="preserve"> 2</w:t>
      </w:r>
    </w:p>
    <w:p w14:paraId="517E0424" w14:textId="1C3D49C7" w:rsidR="00FD5A58" w:rsidRDefault="00FD5A58" w:rsidP="00FD5A58">
      <w:pPr>
        <w:pStyle w:val="ListParagraph"/>
        <w:numPr>
          <w:ilvl w:val="0"/>
          <w:numId w:val="21"/>
        </w:numPr>
        <w:rPr>
          <w:lang w:eastAsia="cs-CZ"/>
        </w:rPr>
      </w:pPr>
      <w:proofErr w:type="spellStart"/>
      <w:r>
        <w:rPr>
          <w:lang w:eastAsia="cs-CZ"/>
        </w:rPr>
        <w:t>Hight</w:t>
      </w:r>
      <w:proofErr w:type="spellEnd"/>
      <w:r>
        <w:rPr>
          <w:lang w:eastAsia="cs-CZ"/>
        </w:rPr>
        <w:t xml:space="preserve"> end – HTC </w:t>
      </w:r>
      <w:proofErr w:type="spellStart"/>
      <w:r>
        <w:rPr>
          <w:lang w:eastAsia="cs-CZ"/>
        </w:rPr>
        <w:t>Vive</w:t>
      </w:r>
      <w:proofErr w:type="spellEnd"/>
    </w:p>
    <w:p w14:paraId="76442870" w14:textId="44724F11" w:rsidR="00FE29DD" w:rsidRDefault="00FE29DD" w:rsidP="00FE29DD">
      <w:pPr>
        <w:pStyle w:val="Heading3"/>
        <w:rPr>
          <w:lang w:eastAsia="cs-CZ"/>
        </w:rPr>
      </w:pPr>
      <w:r>
        <w:rPr>
          <w:lang w:eastAsia="cs-CZ"/>
        </w:rPr>
        <w:t>Prohlížeče</w:t>
      </w:r>
      <w:r w:rsidR="00340495">
        <w:rPr>
          <w:lang w:eastAsia="cs-CZ"/>
        </w:rPr>
        <w:t xml:space="preserve"> </w:t>
      </w:r>
    </w:p>
    <w:p w14:paraId="673E5D44" w14:textId="36AFA368" w:rsidR="00FE29DD" w:rsidRDefault="00FE29DD" w:rsidP="00FE29DD">
      <w:pPr>
        <w:pStyle w:val="ListParagraph"/>
        <w:numPr>
          <w:ilvl w:val="0"/>
          <w:numId w:val="22"/>
        </w:numPr>
        <w:rPr>
          <w:lang w:eastAsia="cs-CZ"/>
        </w:rPr>
      </w:pPr>
      <w:proofErr w:type="spellStart"/>
      <w:r>
        <w:rPr>
          <w:lang w:eastAsia="cs-CZ"/>
        </w:rPr>
        <w:t>Oculus</w:t>
      </w:r>
      <w:proofErr w:type="spellEnd"/>
      <w:r>
        <w:rPr>
          <w:lang w:eastAsia="cs-CZ"/>
        </w:rPr>
        <w:t xml:space="preserve"> Browser</w:t>
      </w:r>
    </w:p>
    <w:p w14:paraId="6A7F11D1" w14:textId="1CE138AC" w:rsidR="00FE29DD" w:rsidRDefault="00FE29DD" w:rsidP="00FE29DD">
      <w:pPr>
        <w:pStyle w:val="ListParagraph"/>
        <w:numPr>
          <w:ilvl w:val="0"/>
          <w:numId w:val="22"/>
        </w:numPr>
        <w:rPr>
          <w:lang w:eastAsia="cs-CZ"/>
        </w:rPr>
      </w:pPr>
      <w:r>
        <w:rPr>
          <w:lang w:eastAsia="cs-CZ"/>
        </w:rPr>
        <w:t>Chrome</w:t>
      </w:r>
    </w:p>
    <w:p w14:paraId="6AF6A5D0" w14:textId="547E602A" w:rsidR="00340495" w:rsidRDefault="00340495" w:rsidP="00340495">
      <w:pPr>
        <w:pStyle w:val="ListParagraph"/>
        <w:numPr>
          <w:ilvl w:val="0"/>
          <w:numId w:val="22"/>
        </w:numPr>
        <w:rPr>
          <w:lang w:eastAsia="cs-CZ"/>
        </w:rPr>
      </w:pPr>
      <w:r>
        <w:rPr>
          <w:lang w:eastAsia="cs-CZ"/>
        </w:rPr>
        <w:t>Firefox</w:t>
      </w:r>
    </w:p>
    <w:p w14:paraId="4AB18D93" w14:textId="611872DA" w:rsidR="00340495" w:rsidRDefault="00340495" w:rsidP="00340495">
      <w:pPr>
        <w:pStyle w:val="ListParagraph"/>
        <w:numPr>
          <w:ilvl w:val="0"/>
          <w:numId w:val="22"/>
        </w:numPr>
        <w:rPr>
          <w:lang w:eastAsia="cs-CZ"/>
        </w:rPr>
      </w:pPr>
      <w:r>
        <w:rPr>
          <w:lang w:eastAsia="cs-CZ"/>
        </w:rPr>
        <w:t>Samsung internet</w:t>
      </w:r>
    </w:p>
    <w:p w14:paraId="01FB060B" w14:textId="15CFCBF3" w:rsidR="00340495" w:rsidRDefault="00340495" w:rsidP="00340495">
      <w:pPr>
        <w:pStyle w:val="ListParagraph"/>
        <w:numPr>
          <w:ilvl w:val="0"/>
          <w:numId w:val="22"/>
        </w:numPr>
        <w:rPr>
          <w:lang w:eastAsia="cs-CZ"/>
        </w:rPr>
      </w:pPr>
      <w:r>
        <w:rPr>
          <w:lang w:eastAsia="cs-CZ"/>
        </w:rPr>
        <w:t xml:space="preserve">Microsoft </w:t>
      </w:r>
      <w:proofErr w:type="spellStart"/>
      <w:r>
        <w:rPr>
          <w:lang w:eastAsia="cs-CZ"/>
        </w:rPr>
        <w:t>Edge</w:t>
      </w:r>
      <w:proofErr w:type="spellEnd"/>
    </w:p>
    <w:p w14:paraId="5FCFD88E" w14:textId="03A2893D" w:rsidR="00340495" w:rsidRPr="00FE29DD" w:rsidRDefault="00340495" w:rsidP="00340495">
      <w:pPr>
        <w:pStyle w:val="ListParagraph"/>
        <w:numPr>
          <w:ilvl w:val="0"/>
          <w:numId w:val="22"/>
        </w:numPr>
        <w:rPr>
          <w:lang w:eastAsia="cs-CZ"/>
        </w:rPr>
      </w:pPr>
      <w:proofErr w:type="spellStart"/>
      <w:r>
        <w:rPr>
          <w:lang w:eastAsia="cs-CZ"/>
        </w:rPr>
        <w:t>Wolvic</w:t>
      </w:r>
      <w:proofErr w:type="spellEnd"/>
      <w:r>
        <w:rPr>
          <w:lang w:eastAsia="cs-CZ"/>
        </w:rPr>
        <w:t xml:space="preserve"> (</w:t>
      </w:r>
      <w:r w:rsidRPr="00340495">
        <w:rPr>
          <w:i/>
          <w:iCs/>
          <w:lang w:eastAsia="cs-CZ"/>
        </w:rPr>
        <w:t>Firefox reality</w:t>
      </w:r>
      <w:r>
        <w:rPr>
          <w:lang w:eastAsia="cs-CZ"/>
        </w:rPr>
        <w:t>)</w:t>
      </w:r>
    </w:p>
    <w:p w14:paraId="1F3BC46D" w14:textId="1F4BB63E" w:rsidR="0014392A" w:rsidRPr="0014392A" w:rsidRDefault="0014392A" w:rsidP="00181BBF">
      <w:r>
        <w:t xml:space="preserve">Optimalizace – Filtrace - </w:t>
      </w:r>
      <w:r>
        <w:fldChar w:fldCharType="begin"/>
      </w:r>
      <w:r>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fldChar w:fldCharType="separate"/>
      </w:r>
      <w:r w:rsidRPr="0014392A">
        <w:t xml:space="preserve">(Coltekin, </w:t>
      </w:r>
      <w:proofErr w:type="spellStart"/>
      <w:r w:rsidRPr="0014392A">
        <w:t>Reichenbacher</w:t>
      </w:r>
      <w:proofErr w:type="spellEnd"/>
      <w:r w:rsidRPr="0014392A">
        <w:t xml:space="preserve"> 2011)</w:t>
      </w:r>
      <w:r>
        <w:fldChar w:fldCharType="end"/>
      </w:r>
      <w:r w:rsidR="00181BBF">
        <w:t xml:space="preserve"> – </w:t>
      </w:r>
      <w:proofErr w:type="spellStart"/>
      <w:r w:rsidR="00181BBF">
        <w:t>progresive</w:t>
      </w:r>
      <w:proofErr w:type="spellEnd"/>
      <w:r w:rsidR="00181BBF">
        <w:t xml:space="preserve"> </w:t>
      </w:r>
      <w:proofErr w:type="spellStart"/>
      <w:r w:rsidR="00181BBF">
        <w:t>loading</w:t>
      </w:r>
      <w:proofErr w:type="spellEnd"/>
      <w:r w:rsidR="00181BBF">
        <w:t xml:space="preserve"> – </w:t>
      </w:r>
      <w:proofErr w:type="spellStart"/>
      <w:r w:rsidR="00181BBF">
        <w:t>compresion</w:t>
      </w:r>
      <w:proofErr w:type="spellEnd"/>
    </w:p>
    <w:p w14:paraId="0E1DA15C" w14:textId="06CA8B88" w:rsidR="0014392A" w:rsidRPr="0014392A" w:rsidRDefault="009F3D5B" w:rsidP="0014392A">
      <w:pPr>
        <w:pStyle w:val="Heading2"/>
      </w:pPr>
      <w:r>
        <w:t>Metodika</w:t>
      </w:r>
    </w:p>
    <w:p w14:paraId="55CC80BA" w14:textId="596973B3" w:rsidR="00054069" w:rsidRDefault="00054069" w:rsidP="00054069">
      <w:pPr>
        <w:rPr>
          <w:lang w:eastAsia="cs-CZ"/>
        </w:rPr>
      </w:pPr>
      <w:r>
        <w:rPr>
          <w:lang w:eastAsia="cs-CZ"/>
        </w:rPr>
        <w:t>Návrh</w:t>
      </w:r>
    </w:p>
    <w:p w14:paraId="3EE4D3AB" w14:textId="1825EF51" w:rsidR="00E67E70" w:rsidRPr="00054069" w:rsidRDefault="00054069" w:rsidP="00054069">
      <w:pPr>
        <w:pStyle w:val="Normlnprvnodsazen"/>
        <w:ind w:firstLine="0"/>
      </w:pPr>
      <w:r>
        <w:fldChar w:fldCharType="begin"/>
      </w:r>
      <w:r>
        <w:instrText xml:space="preserve"> ADDIN ZOTERO_ITEM CSL_CITATION {"citationID":"cYRPxs8U","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054069">
        <w:t>(Coltekin et al. 2020)</w:t>
      </w:r>
      <w:r>
        <w:fldChar w:fldCharType="end"/>
      </w:r>
      <w:r>
        <w:t xml:space="preserve"> dělí přístupy k návrhu XR na </w:t>
      </w:r>
      <w:proofErr w:type="spellStart"/>
      <w:r>
        <w:rPr>
          <w:i/>
          <w:iCs/>
        </w:rPr>
        <w:t>visualisation</w:t>
      </w:r>
      <w:proofErr w:type="spellEnd"/>
      <w:r>
        <w:rPr>
          <w:i/>
          <w:iCs/>
        </w:rPr>
        <w:t xml:space="preserve"> design</w:t>
      </w:r>
      <w:r>
        <w:t xml:space="preserve"> a </w:t>
      </w:r>
      <w:proofErr w:type="spellStart"/>
      <w:r>
        <w:rPr>
          <w:i/>
          <w:iCs/>
        </w:rPr>
        <w:t>interaction</w:t>
      </w:r>
      <w:proofErr w:type="spellEnd"/>
      <w:r>
        <w:rPr>
          <w:i/>
          <w:iCs/>
        </w:rPr>
        <w:t xml:space="preserve"> design.</w:t>
      </w:r>
      <w:r w:rsidR="00783575">
        <w:t xml:space="preserve"> </w:t>
      </w:r>
    </w:p>
    <w:p w14:paraId="6C7C4CAC" w14:textId="77777777" w:rsidR="00054069" w:rsidRPr="00054069" w:rsidRDefault="00054069" w:rsidP="00054069">
      <w:pPr>
        <w:pStyle w:val="Normlnprvnodsazen"/>
        <w:ind w:firstLine="0"/>
      </w:pPr>
    </w:p>
    <w:p w14:paraId="40F917F3" w14:textId="59524E26" w:rsidR="009F3D5B" w:rsidRDefault="009F3D5B" w:rsidP="009F3D5B">
      <w:pPr>
        <w:pStyle w:val="ListParagraph"/>
        <w:numPr>
          <w:ilvl w:val="0"/>
          <w:numId w:val="17"/>
        </w:numPr>
        <w:rPr>
          <w:lang w:eastAsia="cs-CZ"/>
        </w:rPr>
      </w:pPr>
      <w:r>
        <w:rPr>
          <w:lang w:eastAsia="cs-CZ"/>
        </w:rPr>
        <w:t>Před příprava dat – výběr, konverze do vhodného formátu, oprava chyb, optimalizace pro web (snížení podrobnosti, optimalizace textur, optimalizace velikosti).</w:t>
      </w:r>
    </w:p>
    <w:p w14:paraId="458CF6D9" w14:textId="333219B4" w:rsidR="009F3D5B" w:rsidRDefault="009F3D5B" w:rsidP="009F3D5B">
      <w:pPr>
        <w:pStyle w:val="ListParagraph"/>
        <w:numPr>
          <w:ilvl w:val="0"/>
          <w:numId w:val="17"/>
        </w:numPr>
        <w:rPr>
          <w:lang w:eastAsia="cs-CZ"/>
        </w:rPr>
      </w:pPr>
      <w:r>
        <w:rPr>
          <w:lang w:eastAsia="cs-CZ"/>
        </w:rPr>
        <w:t xml:space="preserve">Publikace dat na web – Kde to bude </w:t>
      </w:r>
      <w:proofErr w:type="spellStart"/>
      <w:r>
        <w:rPr>
          <w:lang w:eastAsia="cs-CZ"/>
        </w:rPr>
        <w:t>hostnutý</w:t>
      </w:r>
      <w:proofErr w:type="spellEnd"/>
      <w:r>
        <w:rPr>
          <w:lang w:eastAsia="cs-CZ"/>
        </w:rPr>
        <w:t xml:space="preserve"> ty data? </w:t>
      </w:r>
    </w:p>
    <w:p w14:paraId="2410E622" w14:textId="7225CC3B" w:rsidR="009F3D5B" w:rsidRDefault="009F3D5B" w:rsidP="009F3D5B">
      <w:pPr>
        <w:pStyle w:val="ListParagraph"/>
        <w:numPr>
          <w:ilvl w:val="0"/>
          <w:numId w:val="17"/>
        </w:numPr>
        <w:rPr>
          <w:lang w:eastAsia="cs-CZ"/>
        </w:rPr>
      </w:pPr>
      <w:r>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Pr>
          <w:lang w:eastAsia="cs-CZ"/>
        </w:rPr>
        <w:t>Hostování webové stránky na webu</w:t>
      </w:r>
    </w:p>
    <w:p w14:paraId="4B3C105E" w14:textId="77777777" w:rsidR="009F3D5B" w:rsidRPr="009F3D5B" w:rsidRDefault="009F3D5B" w:rsidP="009F3D5B">
      <w:pPr>
        <w:rPr>
          <w:lang w:eastAsia="cs-CZ"/>
        </w:rPr>
      </w:pPr>
    </w:p>
    <w:p w14:paraId="01F52B73" w14:textId="12B03578" w:rsidR="00A479E6" w:rsidRDefault="003C505D">
      <w:pPr>
        <w:pStyle w:val="Heading1"/>
      </w:pPr>
      <w:r>
        <w:lastRenderedPageBreak/>
        <w:t>U</w:t>
      </w:r>
      <w:r w:rsidR="00A479E6">
        <w:t>ŽIVATELSKÉ TESTOVÁNÍ</w:t>
      </w:r>
    </w:p>
    <w:p w14:paraId="46D0CF9B" w14:textId="0F0553B0" w:rsidR="00A479E6" w:rsidRDefault="00A479E6">
      <w:pPr>
        <w:pStyle w:val="Heading1"/>
      </w:pPr>
      <w:r>
        <w:lastRenderedPageBreak/>
        <w:t>dISKUZE</w:t>
      </w:r>
    </w:p>
    <w:p w14:paraId="5A684CEC" w14:textId="4F9F009F" w:rsidR="00A479E6" w:rsidRDefault="00A479E6">
      <w:pPr>
        <w:pStyle w:val="Heading1"/>
      </w:pPr>
      <w:r>
        <w:lastRenderedPageBreak/>
        <w:t>zÁVĚR</w:t>
      </w:r>
    </w:p>
    <w:p w14:paraId="21E7B073" w14:textId="77777777" w:rsidR="002F057F" w:rsidRPr="002F057F" w:rsidRDefault="002F057F" w:rsidP="002F057F">
      <w:pPr>
        <w:rPr>
          <w:lang w:eastAsia="cs-CZ"/>
        </w:rPr>
      </w:pP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4011CEE1" w14:textId="230A736A" w:rsidR="002F057F" w:rsidRDefault="002F057F" w:rsidP="001C23BB">
      <w:pPr>
        <w:pStyle w:val="Normlnprvnodsazen"/>
        <w:rPr>
          <w:sz w:val="28"/>
        </w:rPr>
        <w:sectPr w:rsidR="002F057F" w:rsidSect="00C10444">
          <w:headerReference w:type="default" r:id="rId37"/>
          <w:footerReference w:type="default" r:id="rId38"/>
          <w:pgSz w:w="11906" w:h="16838" w:code="9"/>
          <w:pgMar w:top="1701" w:right="1134" w:bottom="1134" w:left="1985" w:header="709" w:footer="709" w:gutter="0"/>
          <w:cols w:space="708"/>
          <w:docGrid w:linePitch="360"/>
        </w:sectPr>
      </w:pPr>
      <w:r>
        <w:rPr>
          <w:sz w:val="28"/>
        </w:rPr>
        <w:tab/>
      </w:r>
    </w:p>
    <w:p w14:paraId="0BE8FF14" w14:textId="7FF74A2E" w:rsidR="001C23BB" w:rsidRDefault="002F057F" w:rsidP="002F057F">
      <w:pPr>
        <w:pStyle w:val="Nazvyploh"/>
        <w:ind w:left="2880" w:firstLine="720"/>
      </w:pPr>
      <w:r w:rsidRPr="002F057F">
        <w:lastRenderedPageBreak/>
        <w:t>BIBLIOGRAFIE</w:t>
      </w:r>
    </w:p>
    <w:p w14:paraId="4CE5B2D5" w14:textId="5FD12DF1" w:rsidR="002F057F" w:rsidRPr="002F057F" w:rsidRDefault="002F057F" w:rsidP="002F057F">
      <w:pPr>
        <w:rPr>
          <w:b/>
          <w:bCs/>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39"/>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41FBA" w14:textId="77777777" w:rsidR="00953230" w:rsidRDefault="00953230" w:rsidP="0057088F">
      <w:pPr>
        <w:spacing w:after="0" w:line="240" w:lineRule="auto"/>
      </w:pPr>
      <w:r>
        <w:separator/>
      </w:r>
    </w:p>
  </w:endnote>
  <w:endnote w:type="continuationSeparator" w:id="0">
    <w:p w14:paraId="1467DAC9" w14:textId="77777777" w:rsidR="00953230" w:rsidRDefault="00953230"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41591" w14:textId="77777777" w:rsidR="00953230" w:rsidRDefault="00953230" w:rsidP="0057088F">
      <w:pPr>
        <w:spacing w:after="0" w:line="240" w:lineRule="auto"/>
      </w:pPr>
      <w:r>
        <w:separator/>
      </w:r>
    </w:p>
  </w:footnote>
  <w:footnote w:type="continuationSeparator" w:id="0">
    <w:p w14:paraId="5E7DB103" w14:textId="77777777" w:rsidR="00953230" w:rsidRDefault="00953230"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 w:id="2">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3">
    <w:p w14:paraId="02F2772B" w14:textId="3F1E3C74" w:rsidR="001243AB" w:rsidRDefault="001243AB">
      <w:pPr>
        <w:pStyle w:val="FootnoteText"/>
      </w:pPr>
      <w:r>
        <w:rPr>
          <w:rStyle w:val="FootnoteReference"/>
        </w:rPr>
        <w:footnoteRef/>
      </w:r>
      <w:r>
        <w:t xml:space="preserve"> </w:t>
      </w:r>
      <w:r>
        <w:t>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9"/>
  </w:num>
  <w:num w:numId="3" w16cid:durableId="1170680267">
    <w:abstractNumId w:val="7"/>
  </w:num>
  <w:num w:numId="4" w16cid:durableId="1796368114">
    <w:abstractNumId w:val="11"/>
  </w:num>
  <w:num w:numId="5" w16cid:durableId="300885919">
    <w:abstractNumId w:val="17"/>
  </w:num>
  <w:num w:numId="6" w16cid:durableId="521938209">
    <w:abstractNumId w:val="22"/>
  </w:num>
  <w:num w:numId="7" w16cid:durableId="619992562">
    <w:abstractNumId w:val="12"/>
  </w:num>
  <w:num w:numId="8" w16cid:durableId="208229350">
    <w:abstractNumId w:val="4"/>
  </w:num>
  <w:num w:numId="9" w16cid:durableId="2076317703">
    <w:abstractNumId w:val="8"/>
  </w:num>
  <w:num w:numId="10" w16cid:durableId="802234337">
    <w:abstractNumId w:val="16"/>
  </w:num>
  <w:num w:numId="11" w16cid:durableId="385684583">
    <w:abstractNumId w:val="10"/>
  </w:num>
  <w:num w:numId="12" w16cid:durableId="65956355">
    <w:abstractNumId w:val="20"/>
  </w:num>
  <w:num w:numId="13" w16cid:durableId="354035738">
    <w:abstractNumId w:val="23"/>
  </w:num>
  <w:num w:numId="14" w16cid:durableId="395475347">
    <w:abstractNumId w:val="1"/>
  </w:num>
  <w:num w:numId="15" w16cid:durableId="1336884254">
    <w:abstractNumId w:val="15"/>
  </w:num>
  <w:num w:numId="16" w16cid:durableId="757364363">
    <w:abstractNumId w:val="18"/>
  </w:num>
  <w:num w:numId="17" w16cid:durableId="2033720445">
    <w:abstractNumId w:val="24"/>
  </w:num>
  <w:num w:numId="18" w16cid:durableId="837696955">
    <w:abstractNumId w:val="21"/>
  </w:num>
  <w:num w:numId="19" w16cid:durableId="414474922">
    <w:abstractNumId w:val="14"/>
  </w:num>
  <w:num w:numId="20" w16cid:durableId="2059282820">
    <w:abstractNumId w:val="5"/>
  </w:num>
  <w:num w:numId="21" w16cid:durableId="1490631062">
    <w:abstractNumId w:val="13"/>
  </w:num>
  <w:num w:numId="22" w16cid:durableId="1901403376">
    <w:abstractNumId w:val="2"/>
  </w:num>
  <w:num w:numId="23" w16cid:durableId="901527545">
    <w:abstractNumId w:val="19"/>
  </w:num>
  <w:num w:numId="24" w16cid:durableId="13649980">
    <w:abstractNumId w:val="3"/>
  </w:num>
  <w:num w:numId="25" w16cid:durableId="1364744581">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97F57"/>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20A3"/>
    <w:rsid w:val="001F22AB"/>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658B"/>
    <w:rsid w:val="00267218"/>
    <w:rsid w:val="00267C14"/>
    <w:rsid w:val="00267EE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952"/>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6D40"/>
    <w:rsid w:val="003F7EFF"/>
    <w:rsid w:val="00400BA7"/>
    <w:rsid w:val="00400E37"/>
    <w:rsid w:val="004014B3"/>
    <w:rsid w:val="0040294D"/>
    <w:rsid w:val="004056E4"/>
    <w:rsid w:val="00405A04"/>
    <w:rsid w:val="00406A8E"/>
    <w:rsid w:val="00406E9F"/>
    <w:rsid w:val="00407CE7"/>
    <w:rsid w:val="0041006E"/>
    <w:rsid w:val="004106D5"/>
    <w:rsid w:val="004107AD"/>
    <w:rsid w:val="00410E53"/>
    <w:rsid w:val="00412B84"/>
    <w:rsid w:val="0041351E"/>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7EB"/>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2325"/>
    <w:rsid w:val="005726AC"/>
    <w:rsid w:val="00573262"/>
    <w:rsid w:val="00574ABF"/>
    <w:rsid w:val="0057525A"/>
    <w:rsid w:val="00575E99"/>
    <w:rsid w:val="0057644C"/>
    <w:rsid w:val="00576F7F"/>
    <w:rsid w:val="00577B7B"/>
    <w:rsid w:val="0058027E"/>
    <w:rsid w:val="005822C0"/>
    <w:rsid w:val="00583202"/>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DB3"/>
    <w:rsid w:val="006A1E1E"/>
    <w:rsid w:val="006A1F68"/>
    <w:rsid w:val="006A26BF"/>
    <w:rsid w:val="006A2828"/>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BCF"/>
    <w:rsid w:val="007F7CAE"/>
    <w:rsid w:val="0080015C"/>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134F"/>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C7E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D5B"/>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15FB"/>
    <w:rsid w:val="00A11717"/>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2CF6"/>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451F"/>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FE1"/>
    <w:rsid w:val="00C065AE"/>
    <w:rsid w:val="00C07265"/>
    <w:rsid w:val="00C07857"/>
    <w:rsid w:val="00C07D2D"/>
    <w:rsid w:val="00C10444"/>
    <w:rsid w:val="00C1053A"/>
    <w:rsid w:val="00C1061E"/>
    <w:rsid w:val="00C10786"/>
    <w:rsid w:val="00C11B15"/>
    <w:rsid w:val="00C120D9"/>
    <w:rsid w:val="00C13CAC"/>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5CAB"/>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A90"/>
    <w:rsid w:val="00E10689"/>
    <w:rsid w:val="00E107A3"/>
    <w:rsid w:val="00E11900"/>
    <w:rsid w:val="00E11F08"/>
    <w:rsid w:val="00E123E6"/>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4D4"/>
    <w:rsid w:val="00E3650B"/>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551"/>
    <w:rsid w:val="00FA6E30"/>
    <w:rsid w:val="00FB24D1"/>
    <w:rsid w:val="00FB252B"/>
    <w:rsid w:val="00FB31BD"/>
    <w:rsid w:val="00FB3C77"/>
    <w:rsid w:val="00FB4AB4"/>
    <w:rsid w:val="00FB6DA3"/>
    <w:rsid w:val="00FB7EF8"/>
    <w:rsid w:val="00FB7F6E"/>
    <w:rsid w:val="00FC0B25"/>
    <w:rsid w:val="00FC1072"/>
    <w:rsid w:val="00FC1081"/>
    <w:rsid w:val="00FC1C95"/>
    <w:rsid w:val="00FC270E"/>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eader" Target="header2.xml"/><Relationship Id="rId21" Type="http://schemas.openxmlformats.org/officeDocument/2006/relationships/image" Target="media/image10.png"/><Relationship Id="rId34" Type="http://schemas.openxmlformats.org/officeDocument/2006/relationships/hyperlink" Target="https://playcanvas.com/"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sv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modelviewer.dev/" TargetMode="External"/><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0.sv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foam-jumpy-dianella.glitch.m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pepper-puzzled-quince.glitch.me/" TargetMode="External"/><Relationship Id="rId35" Type="http://schemas.openxmlformats.org/officeDocument/2006/relationships/image" Target="media/image19.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png"/><Relationship Id="rId33" Type="http://schemas.openxmlformats.org/officeDocument/2006/relationships/hyperlink" Target="https://p5xr.org" TargetMode="External"/><Relationship Id="rId38" Type="http://schemas.openxmlformats.org/officeDocument/2006/relationships/footer" Target="foot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938</TotalTime>
  <Pages>41</Pages>
  <Words>34994</Words>
  <Characters>199467</Characters>
  <Application>Microsoft Office Word</Application>
  <DocSecurity>0</DocSecurity>
  <Lines>1662</Lines>
  <Paragraphs>46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33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43</cp:revision>
  <cp:lastPrinted>2021-05-23T17:03:00Z</cp:lastPrinted>
  <dcterms:created xsi:type="dcterms:W3CDTF">2022-10-16T13:19:00Z</dcterms:created>
  <dcterms:modified xsi:type="dcterms:W3CDTF">2023-02-0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QhuBNN3u"/&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